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bCs/>
        </w:rPr>
      </w:pPr>
      <w:r>
        <w:rPr>
          <w:rFonts w:eastAsia="Times New Roman"/>
        </w:rPr>
        <w:t>Authors:</w:t>
      </w:r>
    </w:p>
    <w:p w14:paraId="6F76B1AA" w14:textId="77777777" w:rsidR="000371AD" w:rsidRPr="000371AD" w:rsidRDefault="000371AD" w:rsidP="000371AD">
      <w:pPr>
        <w:rPr>
          <w:bCs/>
        </w:rPr>
      </w:pPr>
      <w:r w:rsidRPr="000371AD">
        <w:rPr>
          <w:bCs/>
        </w:rPr>
        <w:t>Shuhan He</w:t>
      </w:r>
    </w:p>
    <w:p w14:paraId="5DC6CDBD" w14:textId="2EEA6E0A" w:rsidR="000371AD" w:rsidRDefault="000371AD" w:rsidP="000371AD">
      <w:pPr>
        <w:rPr>
          <w:bCs/>
        </w:rPr>
      </w:pPr>
      <w:r w:rsidRPr="000371AD">
        <w:rPr>
          <w:bCs/>
        </w:rPr>
        <w:t>Paul Chong</w:t>
      </w:r>
    </w:p>
    <w:p w14:paraId="6246EE7A" w14:textId="18B53F7A" w:rsidR="000371AD" w:rsidRDefault="000371AD" w:rsidP="000371AD">
      <w:pPr>
        <w:rPr>
          <w:bCs/>
        </w:rPr>
      </w:pPr>
      <w:r w:rsidRPr="000371AD">
        <w:rPr>
          <w:bCs/>
        </w:rPr>
        <w:t>Kian</w:t>
      </w:r>
    </w:p>
    <w:p w14:paraId="421594DD" w14:textId="770EFA6B" w:rsidR="000371AD" w:rsidRPr="000371AD" w:rsidRDefault="000371AD" w:rsidP="000371AD">
      <w:pPr>
        <w:rPr>
          <w:bCs/>
        </w:rPr>
      </w:pPr>
      <w:r w:rsidRPr="000371AD">
        <w:rPr>
          <w:bCs/>
        </w:rPr>
        <w:t>Cory</w:t>
      </w:r>
    </w:p>
    <w:p w14:paraId="2ECFBB01" w14:textId="77777777" w:rsidR="000371AD" w:rsidRPr="000371AD" w:rsidRDefault="000371AD" w:rsidP="000371AD">
      <w:pPr>
        <w:rPr>
          <w:bCs/>
        </w:rPr>
      </w:pPr>
      <w:r w:rsidRPr="000371AD">
        <w:rPr>
          <w:bCs/>
        </w:rPr>
        <w:t>Boyu</w:t>
      </w:r>
    </w:p>
    <w:p w14:paraId="7245EC0D" w14:textId="77777777" w:rsidR="000371AD" w:rsidRPr="000371AD" w:rsidRDefault="000371AD" w:rsidP="000371AD">
      <w:pPr>
        <w:rPr>
          <w:bCs/>
        </w:rPr>
      </w:pPr>
      <w:r w:rsidRPr="000371AD">
        <w:rPr>
          <w:bCs/>
        </w:rPr>
        <w:t>Emma Chua</w:t>
      </w:r>
    </w:p>
    <w:p w14:paraId="7F7DB4FE" w14:textId="77777777" w:rsidR="000371AD" w:rsidRPr="000371AD" w:rsidRDefault="000371AD" w:rsidP="000371AD">
      <w:pPr>
        <w:rPr>
          <w:bCs/>
        </w:rPr>
      </w:pPr>
      <w:r w:rsidRPr="000371AD">
        <w:rPr>
          <w:bCs/>
        </w:rPr>
        <w:t xml:space="preserve">Adriana </w:t>
      </w:r>
      <w:proofErr w:type="spellStart"/>
      <w:r w:rsidRPr="000371AD">
        <w:rPr>
          <w:bCs/>
        </w:rPr>
        <w:t>Coleska</w:t>
      </w:r>
      <w:proofErr w:type="spellEnd"/>
    </w:p>
    <w:p w14:paraId="2A440379" w14:textId="14A9E292" w:rsidR="00AE1451" w:rsidRDefault="000371AD" w:rsidP="00AE1451">
      <w:pPr>
        <w:rPr>
          <w:bCs/>
        </w:rPr>
      </w:pPr>
      <w:r w:rsidRPr="000371AD">
        <w:rPr>
          <w:bCs/>
        </w:rPr>
        <w:t>Ahmad</w:t>
      </w:r>
    </w:p>
    <w:p w14:paraId="546BC90C" w14:textId="77777777" w:rsidR="0055678A" w:rsidRDefault="0055678A" w:rsidP="00AE1451">
      <w:pPr>
        <w:rPr>
          <w:bCs/>
        </w:rPr>
      </w:pPr>
    </w:p>
    <w:p w14:paraId="67D35224" w14:textId="55E337AA" w:rsidR="00010565" w:rsidRDefault="00010565" w:rsidP="00010565">
      <w:pPr>
        <w:rPr>
          <w:bCs/>
        </w:rPr>
      </w:pPr>
      <w:commentRangeStart w:id="0"/>
      <w:r w:rsidRPr="000371AD">
        <w:rPr>
          <w:bCs/>
        </w:rPr>
        <w:t>Brian</w:t>
      </w:r>
      <w:r>
        <w:rPr>
          <w:bCs/>
        </w:rPr>
        <w:t xml:space="preserve"> W</w:t>
      </w:r>
      <w:r w:rsidR="0055678A">
        <w:rPr>
          <w:bCs/>
        </w:rPr>
        <w:t>.</w:t>
      </w:r>
      <w:r w:rsidRPr="000371AD">
        <w:rPr>
          <w:bCs/>
        </w:rPr>
        <w:t xml:space="preserve"> Locke</w:t>
      </w:r>
      <w:r>
        <w:rPr>
          <w:bCs/>
        </w:rPr>
        <w:t>,</w:t>
      </w:r>
      <w:commentRangeEnd w:id="0"/>
      <w:r>
        <w:rPr>
          <w:rStyle w:val="CommentReference"/>
        </w:rPr>
        <w:commentReference w:id="0"/>
      </w:r>
      <w:r>
        <w:rPr>
          <w:bCs/>
        </w:rPr>
        <w:t xml:space="preserve"> MD MSc – ORCID (</w:t>
      </w:r>
      <w:hyperlink r:id="rId9" w:history="1">
        <w:r w:rsidRPr="00010565">
          <w:rPr>
            <w:rStyle w:val="Hyperlink"/>
            <w:bCs/>
          </w:rPr>
          <w:t>0000-0002-3588-5238</w:t>
        </w:r>
      </w:hyperlink>
      <w:r>
        <w:rPr>
          <w:bCs/>
        </w:rPr>
        <w:t xml:space="preserve">). Intermountain Medical Center, Department of Pulmonary and Critical Care. </w:t>
      </w:r>
    </w:p>
    <w:p w14:paraId="570BD878" w14:textId="77777777" w:rsidR="00010565" w:rsidRDefault="00010565" w:rsidP="00010565">
      <w:pPr>
        <w:rPr>
          <w:bCs/>
        </w:rPr>
      </w:pPr>
    </w:p>
    <w:p w14:paraId="44110386" w14:textId="77777777" w:rsidR="00A62D76" w:rsidRDefault="00A62D76" w:rsidP="00010565">
      <w:pPr>
        <w:rPr>
          <w:bCs/>
        </w:rPr>
      </w:pPr>
    </w:p>
    <w:p w14:paraId="46745B5A" w14:textId="49C071ED" w:rsidR="00010565" w:rsidRDefault="00010565" w:rsidP="00010565">
      <w:pPr>
        <w:rPr>
          <w:bCs/>
        </w:rPr>
      </w:pPr>
      <w:r>
        <w:rPr>
          <w:bCs/>
        </w:rPr>
        <w:t xml:space="preserve">Corresponding Author: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1"/>
      <w:r w:rsidRPr="0049502D">
        <w:rPr>
          <w:b/>
          <w:bCs/>
        </w:rPr>
        <w:t>Acknowledgement/Author contributions:</w:t>
      </w:r>
      <w:commentRangeEnd w:id="1"/>
      <w:r>
        <w:rPr>
          <w:rStyle w:val="CommentReference"/>
        </w:rPr>
        <w:commentReference w:id="1"/>
      </w:r>
    </w:p>
    <w:p w14:paraId="2F528755" w14:textId="77777777" w:rsidR="0007680C" w:rsidRDefault="0007680C" w:rsidP="0007680C"/>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lastRenderedPageBreak/>
        <w:t xml:space="preserve">Description: </w:t>
      </w:r>
      <w:r>
        <w:rPr>
          <w:bCs/>
        </w:rPr>
        <w:t>(1-2 sentences)</w:t>
      </w:r>
    </w:p>
    <w:p w14:paraId="4123AEC0" w14:textId="1DACE684" w:rsidR="00FB4A7D" w:rsidRPr="00FB4A7D" w:rsidRDefault="00FB4A7D" w:rsidP="00AE1451">
      <w:pPr>
        <w:rPr>
          <w:bCs/>
        </w:rPr>
      </w:pPr>
      <w:r>
        <w:rPr>
          <w:bCs/>
        </w:rPr>
        <w:t>Large language models (LLMs) have the potential to accurately estimate likelihood ratios (LRs) to aid in clinical diagnostic decision-making without the need for resource-intensi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2B76D8BA" w:rsidR="00C77138" w:rsidRPr="00C77138" w:rsidRDefault="00C77138" w:rsidP="00C77138">
      <w:pPr>
        <w:pStyle w:val="Heading1"/>
        <w:rPr>
          <w:rFonts w:eastAsia="Times New Roman"/>
        </w:rPr>
      </w:pPr>
      <w:r w:rsidRPr="00C77138">
        <w:rPr>
          <w:rFonts w:eastAsia="Times New Roman"/>
        </w:rPr>
        <w:lastRenderedPageBreak/>
        <w:t xml:space="preserve">Abstract: </w:t>
      </w:r>
      <w:r w:rsidR="007C3520" w:rsidRPr="007C3520">
        <w:rPr>
          <w:rFonts w:eastAsia="Times New Roman"/>
          <w:b w:val="0"/>
          <w:bCs/>
        </w:rPr>
        <w:t>(22</w:t>
      </w:r>
      <w:r w:rsidR="00FB4A7D">
        <w:rPr>
          <w:rFonts w:eastAsia="Times New Roman"/>
          <w:b w:val="0"/>
          <w:bCs/>
        </w:rPr>
        <w:t>8/</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56DA298" w:rsidR="00FB4A7D" w:rsidRDefault="007C3520" w:rsidP="00AE1451">
      <w:pPr>
        <w:rPr>
          <w:bCs/>
        </w:rPr>
      </w:pPr>
      <w:r>
        <w:rPr>
          <w:bCs/>
        </w:rPr>
        <w:t xml:space="preserve">Likelihood ratios (LRs) can guide clinical diagnostic </w:t>
      </w:r>
      <w:r w:rsidR="009F0D1E">
        <w:rPr>
          <w:bCs/>
        </w:rPr>
        <w:t>decision-making but</w:t>
      </w:r>
      <w:r>
        <w:rPr>
          <w:bCs/>
        </w:rPr>
        <w:t xml:space="preserve"> often require resource-intensive studies to establish. Advancements in artificial intelligence and large language models (LLMs) present the possibility of estimated LRs that circumvent the </w:t>
      </w:r>
      <w:proofErr w:type="gramStart"/>
      <w:r>
        <w:rPr>
          <w:bCs/>
        </w:rPr>
        <w:t>aforementioned barriers</w:t>
      </w:r>
      <w:proofErr w:type="gramEnd"/>
      <w:r>
        <w:rPr>
          <w:bCs/>
        </w:rPr>
        <w:t xml:space="preserve"> of establishing LRs. </w:t>
      </w:r>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3C4FFE7B" w14:textId="73EC497C" w:rsidR="00FB4A7D" w:rsidRDefault="007C3520" w:rsidP="00AE1451">
      <w:pPr>
        <w:rPr>
          <w:bCs/>
        </w:rPr>
      </w:pPr>
      <w:r>
        <w:rPr>
          <w:bCs/>
        </w:rPr>
        <w:t>This study explored the accuracy of LLM-derived LRs by comparing with a database of empirical LRs compiled at</w:t>
      </w:r>
      <w:r>
        <w:t xml:space="preserve"> theNNT.com. </w:t>
      </w:r>
      <w:r w:rsidRPr="00054773">
        <w:rPr>
          <w:bCs/>
        </w:rPr>
        <w:t xml:space="preserve">700 </w:t>
      </w:r>
      <w:r>
        <w:rPr>
          <w:bCs/>
        </w:rPr>
        <w:t>reported LRs</w:t>
      </w:r>
      <w:r w:rsidRPr="00054773">
        <w:rPr>
          <w:bCs/>
        </w:rPr>
        <w:t xml:space="preserve"> exploring 30 medical conditions</w:t>
      </w:r>
      <w:r>
        <w:rPr>
          <w:bCs/>
        </w:rPr>
        <w:t xml:space="preserve"> were examined using three OpenAI LLMs (</w:t>
      </w:r>
      <w:r w:rsidR="009F0D1E">
        <w:rPr>
          <w:bCs/>
        </w:rPr>
        <w:t>GPT-</w:t>
      </w:r>
      <w:r>
        <w:rPr>
          <w:bCs/>
        </w:rPr>
        <w:t xml:space="preserve">4o, </w:t>
      </w:r>
      <w:r w:rsidR="009F0D1E">
        <w:rPr>
          <w:bCs/>
        </w:rPr>
        <w:t>o3</w:t>
      </w:r>
      <w:r>
        <w:rPr>
          <w:bCs/>
        </w:rPr>
        <w:t xml:space="preserve">, and </w:t>
      </w:r>
      <w:r w:rsidR="009F0D1E">
        <w:rPr>
          <w:bCs/>
        </w:rPr>
        <w:t>GPT-5</w:t>
      </w:r>
      <w:r>
        <w:rPr>
          <w:bCs/>
        </w:rPr>
        <w:t xml:space="preserve">). </w:t>
      </w:r>
    </w:p>
    <w:p w14:paraId="041E0C64" w14:textId="77777777" w:rsidR="00FB4A7D" w:rsidRDefault="00FB4A7D" w:rsidP="00AE1451">
      <w:pPr>
        <w:rPr>
          <w:bCs/>
        </w:rPr>
      </w:pPr>
    </w:p>
    <w:p w14:paraId="16F017F2" w14:textId="77777777" w:rsidR="00FB4A7D" w:rsidRDefault="00FB4A7D" w:rsidP="00AE1451">
      <w:pPr>
        <w:rPr>
          <w:bCs/>
          <w:i/>
          <w:iCs/>
        </w:rPr>
      </w:pPr>
      <w:r>
        <w:rPr>
          <w:bCs/>
          <w:i/>
          <w:iCs/>
        </w:rPr>
        <w:t>Results</w:t>
      </w:r>
    </w:p>
    <w:p w14:paraId="2E7107F7" w14:textId="77777777" w:rsidR="00FB4A7D" w:rsidRDefault="007C3520" w:rsidP="00AE1451">
      <w:pPr>
        <w:rPr>
          <w:bCs/>
        </w:rPr>
      </w:pPr>
      <w:r w:rsidRPr="009F0D1E">
        <w:rPr>
          <w:bCs/>
          <w:highlight w:val="yellow"/>
        </w:rPr>
        <w:t>4o-mini was the most biased (</w:t>
      </w:r>
      <w:r w:rsidRPr="009F0D1E">
        <w:rPr>
          <w:bCs/>
          <w:i/>
          <w:iCs/>
          <w:highlight w:val="yellow"/>
        </w:rPr>
        <w:t>P</w:t>
      </w:r>
      <w:r w:rsidRPr="009F0D1E">
        <w:rPr>
          <w:bCs/>
          <w:highlight w:val="yellow"/>
        </w:rPr>
        <w:t xml:space="preserve"> &lt; .001 vs 4o and o3-mini) and had the lowest agreement (</w:t>
      </w:r>
      <w:r w:rsidRPr="009F0D1E">
        <w:rPr>
          <w:bCs/>
          <w:i/>
          <w:iCs/>
          <w:highlight w:val="yellow"/>
        </w:rPr>
        <w:t>P</w:t>
      </w:r>
      <w:r w:rsidRPr="009F0D1E">
        <w:rPr>
          <w:bCs/>
          <w:highlight w:val="yellow"/>
        </w:rPr>
        <w:t xml:space="preserve"> &lt; .001 vs 4o and o3-mini) with values reported in the literature. We did not find evidence that o3-mini showed less mean bias compared to 4o (1.04x vs 1.08x; </w:t>
      </w:r>
      <w:r w:rsidRPr="009F0D1E">
        <w:rPr>
          <w:bCs/>
          <w:i/>
          <w:iCs/>
          <w:highlight w:val="yellow"/>
        </w:rPr>
        <w:t>P</w:t>
      </w:r>
      <w:r w:rsidRPr="009F0D1E">
        <w:rPr>
          <w:bCs/>
          <w:highlight w:val="yellow"/>
        </w:rPr>
        <w:t xml:space="preserve"> = .09), but it did show better agreement (</w:t>
      </w:r>
      <w:r w:rsidRPr="009F0D1E">
        <w:rPr>
          <w:bCs/>
          <w:i/>
          <w:iCs/>
          <w:highlight w:val="yellow"/>
        </w:rPr>
        <w:t>P</w:t>
      </w:r>
      <w:r w:rsidRPr="009F0D1E">
        <w:rPr>
          <w:bCs/>
          <w:highlight w:val="yellow"/>
        </w:rPr>
        <w:t xml:space="preserve"> &lt; .001).</w:t>
      </w:r>
      <w:r>
        <w:rPr>
          <w:bCs/>
        </w:rPr>
        <w:t xml:space="preserve">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5F65B876" w:rsidR="000371AD" w:rsidRDefault="007C3520" w:rsidP="00AE1451">
      <w:pPr>
        <w:rPr>
          <w:bCs/>
        </w:rPr>
      </w:pPr>
      <w:r w:rsidRPr="00054773">
        <w:rPr>
          <w:bCs/>
        </w:rPr>
        <w:t>Our findings demonstrate that large language models (LLMs) can estimate likelihood ratios for clinical diagnosis with reasonable accuracy, and that newer and more advanced models produce estimates more closely aligned with empirically reported literature standards. These results indicate significant potential for integrating generative AI into clinical diagnostic workflows, particularly in situations where empirical data is limited, outdated, or entirely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the integration of LLM-generated likelihood ratios with real-time clinical literature retrieval systems, assessing their direct impact on diagnostic accuracy, clinician cognitive load,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lastRenderedPageBreak/>
        <w:t>Introduction:</w:t>
      </w:r>
    </w:p>
    <w:p w14:paraId="57CE9C7A" w14:textId="7A68748A"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of disease</w:t>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9F0D1E">
        <w:rPr>
          <w:bCs/>
        </w:rPr>
        <w:fldChar w:fldCharType="begin"/>
      </w:r>
      <w:r w:rsidR="009F0D1E">
        <w:rPr>
          <w:bCs/>
        </w:rPr>
        <w:instrText xml:space="preserve"> ADDIN ZOTERO_ITEM CSL_CITATION {"citationID":"s24lMwRb","properties":{"formattedCitation":"\\super 1\\nosupersub{}","plainCitation":"1","noteIndex":0},"citationItems":[{"id":175525,"uris":["http://zotero.org/groups/6032284/items/KLUWNIQW"],"itemData":{"id":175525,"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URL":"https://journals.lww.com/academicmedicine/fulltext/2022/11001/an_ecological_account_of_clinical_reasoning.15.aspx","volume":"97","author":[{"family":"Watsjold","given":"Bjorn K."},{"family":"Ilgen","given":"Jonathan S."},{"family":"Regehr","given":"Glenn"}],"accessed":{"date-parts":[["2025",6,19]]},"issued":{"date-parts":[["2022",11]]}}}],"schema":"https://github.com/citation-style-language/schema/raw/master/csl-citation.json"} </w:instrText>
      </w:r>
      <w:r w:rsidR="009F0D1E">
        <w:rPr>
          <w:bCs/>
        </w:rPr>
        <w:fldChar w:fldCharType="separate"/>
      </w:r>
      <w:r w:rsidR="009F0D1E" w:rsidRPr="009F0D1E">
        <w:rPr>
          <w:rFonts w:eastAsiaTheme="minorHAnsi"/>
          <w:vertAlign w:val="superscript"/>
          <w14:ligatures w14:val="standardContextual"/>
        </w:rPr>
        <w:t>1</w:t>
      </w:r>
      <w:r w:rsidR="009F0D1E">
        <w:rPr>
          <w:bCs/>
        </w:rPr>
        <w:fldChar w:fldCharType="end"/>
      </w:r>
      <w:r w:rsidR="00841D58">
        <w:rPr>
          <w:bCs/>
        </w:rPr>
        <w:t xml:space="preserve"> because estimating them requires</w:t>
      </w:r>
      <w:r w:rsidR="002761E2">
        <w:rPr>
          <w:bCs/>
        </w:rPr>
        <w:t xml:space="preserve"> difficult</w:t>
      </w:r>
      <w:r w:rsidR="009F0D1E">
        <w:rPr>
          <w:bCs/>
        </w:rPr>
        <w:fldChar w:fldCharType="begin"/>
      </w:r>
      <w:r w:rsidR="009F0D1E">
        <w:rPr>
          <w:bCs/>
        </w:rPr>
        <w:instrText xml:space="preserve"> ADDIN ZOTERO_ITEM CSL_CITATION {"citationID":"VMX8j2Ck","properties":{"formattedCitation":"\\super 2\\nosupersub{}","plainCitation":"2","noteIndex":0},"citationItems":[{"id":175538,"uris":["http://zotero.org/groups/6032284/items/J4X6F9K3"],"itemData":{"id":175538,"type":"article-journal","abstract":"Ordering and interpreting diagnostic tests is a critical part of emergency medicine (EM). In evaluating a study of diagnostic test accuracy, emergency physicians (EPs) need to recognize whether the study uses case-control or cross-sectional sampling and account for common biases. The authors group biases in studies of test accuracy into five categories: incorporation bias, partial verification bias, differential verification bias, imperfect gold standard bias, and spectrum bias. Other named biases are either equivalent to these biases or subtypes within these broader categories. The authors go beyond identifying a bias and predict the direction of its effect on sensitivity and specificity, providing numerical examples from published test accuracy studies. Understanding the direction of a bias may permit useful inferences from even a flawed study of test accuracy.","container-title":"Academic Emergency Medicine: Official Journal of the Society for Academic Emergency Medicine","DOI":"10.1111/acem.12255","ISSN":"1553-2712","issue":"11","journalAbbreviation":"Acad Emerg Med","language":"eng","note":"PMID: 24238322","page":"1194-1206","source":"PubMed","title":"Understanding the direction of bias in studies of diagnostic test accuracy","volume":"20","author":[{"family":"Kohn","given":"Michael A."},{"family":"Carpenter","given":"Christopher R."},{"family":"Newman","given":"Thomas B."}],"issued":{"date-parts":[["2013",11]]}}}],"schema":"https://github.com/citation-style-language/schema/raw/master/csl-citation.json"} </w:instrText>
      </w:r>
      <w:r w:rsidR="009F0D1E">
        <w:rPr>
          <w:bCs/>
        </w:rPr>
        <w:fldChar w:fldCharType="separate"/>
      </w:r>
      <w:r w:rsidR="009F0D1E" w:rsidRPr="009F0D1E">
        <w:rPr>
          <w:rFonts w:eastAsiaTheme="minorHAnsi"/>
          <w:vertAlign w:val="superscript"/>
          <w14:ligatures w14:val="standardContextual"/>
        </w:rPr>
        <w:t>2</w:t>
      </w:r>
      <w:r w:rsidR="009F0D1E">
        <w:rPr>
          <w:bCs/>
        </w:rPr>
        <w:fldChar w:fldCharType="end"/>
      </w:r>
      <w:r w:rsidR="002761E2">
        <w:rPr>
          <w:bCs/>
        </w:rPr>
        <w:t xml:space="preserve"> and </w:t>
      </w:r>
      <w:r w:rsidR="00841D58">
        <w:rPr>
          <w:bCs/>
        </w:rPr>
        <w:t xml:space="preserve"> resource-</w:t>
      </w:r>
      <w:r w:rsidR="00841D58" w:rsidRPr="002761E2">
        <w:rPr>
          <w:bCs/>
        </w:rPr>
        <w:t>intensive</w:t>
      </w:r>
      <w:r w:rsidR="009F0D1E">
        <w:rPr>
          <w:bCs/>
        </w:rPr>
        <w:fldChar w:fldCharType="begin"/>
      </w:r>
      <w:r w:rsidR="009F0D1E">
        <w:rPr>
          <w:bCs/>
        </w:rPr>
        <w:instrText xml:space="preserve"> ADDIN ZOTERO_ITEM CSL_CITATION {"citationID":"47toS0op","properties":{"formattedCitation":"\\super 3\\nosupersub{}","plainCitation":"3","noteIndex":0},"citationItems":[{"id":175512,"uris":["http://zotero.org/groups/6032284/items/7GEWAYZU"],"itemData":{"id":175512,"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9F0D1E" w:rsidRPr="009F0D1E">
        <w:rPr>
          <w:rFonts w:eastAsiaTheme="minorHAnsi"/>
          <w:vertAlign w:val="superscript"/>
          <w14:ligatures w14:val="standardContextual"/>
        </w:rPr>
        <w:t>3</w:t>
      </w:r>
      <w:r w:rsidR="009F0D1E">
        <w:rPr>
          <w:bCs/>
        </w:rPr>
        <w:fldChar w:fldCharType="end"/>
      </w:r>
      <w:r w:rsidR="00841D58" w:rsidRPr="002761E2">
        <w:rPr>
          <w:bCs/>
        </w:rPr>
        <w:t xml:space="preserve"> diagnostic test accuracy studies</w:t>
      </w:r>
      <w:r w:rsidR="009F0D1E">
        <w:rPr>
          <w:bCs/>
        </w:rPr>
        <w:fldChar w:fldCharType="begin"/>
      </w:r>
      <w:r w:rsidR="009F0D1E">
        <w:rPr>
          <w:bCs/>
        </w:rPr>
        <w:instrText xml:space="preserve"> ADDIN ZOTERO_ITEM CSL_CITATION {"citationID":"foLJJnFt","properties":{"formattedCitation":"\\super 4,5\\nosupersub{}","plainCitation":"4,5","noteIndex":0},"citationItems":[{"id":175513,"uris":["http://zotero.org/groups/6032284/items/XXXD3UQE"],"itemData":{"id":17551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175519,"uris":["http://zotero.org/groups/6032284/items/TN4W3RIM"],"itemData":{"id":175519,"type":"book","ISBN":"1-108-43671-4","publisher":"Cambridge University Press","title":"Evidence-Based Diagnosis: An Introduction to Clinical Epidemiology","author":[{"family":"Newman","given":"Thomas B"},{"family":"Kohn","given":"Michael A"}],"issued":{"date-parts":[["2020"]]}}}],"schema":"https://github.com/citation-style-language/schema/raw/master/csl-citation.json"} </w:instrText>
      </w:r>
      <w:r w:rsidR="009F0D1E">
        <w:rPr>
          <w:bCs/>
        </w:rPr>
        <w:fldChar w:fldCharType="separate"/>
      </w:r>
      <w:r w:rsidR="009F0D1E" w:rsidRPr="009F0D1E">
        <w:rPr>
          <w:rFonts w:eastAsiaTheme="minorHAnsi"/>
          <w:vertAlign w:val="superscript"/>
          <w14:ligatures w14:val="standardContextual"/>
        </w:rPr>
        <w:t>4,5</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5475D29E" w:rsidR="00310D6B" w:rsidRPr="00310D6B" w:rsidRDefault="00310D6B" w:rsidP="00310D6B">
      <w:pPr>
        <w:rPr>
          <w:bCs/>
        </w:rPr>
      </w:pPr>
      <w:r w:rsidRPr="00310D6B">
        <w:rPr>
          <w:bCs/>
        </w:rPr>
        <w:t>Clinicians often reason by clinical gestalt, relying on intuition and experience. While efficient, gestalt-based reasoning can be biased, inconsistent, and limited by personal experience. When feasible, quantitative reasoning using likelihood ratios (LRs) provides a normative standard that improves 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Pr="00310D6B">
        <w:rPr>
          <w:bCs/>
        </w:rPr>
        <w:t xml:space="preserve"> </w:t>
      </w:r>
      <w:r w:rsidR="005F7168">
        <w:rPr>
          <w:bCs/>
        </w:rPr>
        <w:t>can be used to</w:t>
      </w:r>
      <w:r w:rsidRPr="00310D6B">
        <w:rPr>
          <w:bCs/>
        </w:rPr>
        <w:t xml:space="preserve"> refine clinical gestalt.</w:t>
      </w:r>
    </w:p>
    <w:p w14:paraId="14382407" w14:textId="77777777" w:rsidR="00C77138" w:rsidRPr="00054773" w:rsidRDefault="00C77138" w:rsidP="00AE1451">
      <w:pPr>
        <w:rPr>
          <w:bCs/>
        </w:rPr>
      </w:pPr>
    </w:p>
    <w:p w14:paraId="374CA43D" w14:textId="5B47AEFF" w:rsidR="00C61E8A" w:rsidRDefault="00AE1451" w:rsidP="00D40828">
      <w:pPr>
        <w:rPr>
          <w:bCs/>
        </w:rPr>
      </w:pPr>
      <w:r w:rsidRPr="00054773">
        <w:rPr>
          <w:bCs/>
        </w:rPr>
        <w:t xml:space="preserve">Recent advances in artificial intelligence, </w:t>
      </w:r>
      <w:r w:rsidR="00D700A2">
        <w:rPr>
          <w:bCs/>
        </w:rPr>
        <w:t xml:space="preserve">particularly </w:t>
      </w:r>
      <w:r w:rsidRPr="00054773">
        <w:rPr>
          <w:bCs/>
        </w:rPr>
        <w:t xml:space="preserve">large language models (LLMs),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9F0D1E">
        <w:rPr>
          <w:bCs/>
        </w:rPr>
        <w:instrText xml:space="preserve"> ADDIN ZOTERO_ITEM CSL_CITATION {"citationID":"Mif9Gcov","properties":{"formattedCitation":"\\super 6\\nosupersub{}","plainCitation":"6","noteIndex":0},"citationItems":[{"id":175536,"uris":["http://zotero.org/groups/6032284/items/DDIKKCWN"],"itemData":{"id":175536,"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URL":"https://doi.org/10.1001/jama.2023.25057","volume":"331","author":[{"family":"Howell","given":"Michael D."},{"family":"Corrado","given":"Greg S."},{"family":"DeSalvo","given":"Karen B."}],"accessed":{"date-parts":[["2025",6,19]]},"issued":{"date-parts":[["2024",1,16]]}}}],"schema":"https://github.com/citation-style-language/schema/raw/master/csl-citation.json"} </w:instrText>
      </w:r>
      <w:r w:rsidR="009F0D1E">
        <w:rPr>
          <w:bCs/>
        </w:rPr>
        <w:fldChar w:fldCharType="separate"/>
      </w:r>
      <w:r w:rsidR="009F0D1E" w:rsidRPr="009F0D1E">
        <w:rPr>
          <w:rFonts w:eastAsiaTheme="minorHAnsi"/>
          <w:vertAlign w:val="superscript"/>
          <w14:ligatures w14:val="standardContextual"/>
        </w:rPr>
        <w:t>6</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3D79C46A" w14:textId="160A0418" w:rsidR="00AE1451" w:rsidRDefault="00D700A2" w:rsidP="00AE1451">
      <w:pPr>
        <w:rPr>
          <w:bCs/>
        </w:rPr>
      </w:pPr>
      <w:r>
        <w:rPr>
          <w:bCs/>
        </w:rPr>
        <w:t>This capability raises the possibility that LLMs could reliably estimate diagnostic likelihood ratios, potentially overcoming a key barrier to broader application of quantitative reasoning in clinical practice and</w:t>
      </w:r>
      <w:commentRangeStart w:id="2"/>
      <w:r>
        <w:rPr>
          <w:bCs/>
        </w:rPr>
        <w:t xml:space="preserve"> education</w:t>
      </w:r>
      <w:commentRangeEnd w:id="2"/>
      <w:r w:rsidR="009F0D1E">
        <w:rPr>
          <w:rStyle w:val="CommentReference"/>
        </w:rPr>
        <w:commentReference w:id="2"/>
      </w:r>
      <w:r>
        <w:rPr>
          <w:bCs/>
        </w:rPr>
        <w:t>. However</w:t>
      </w:r>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large language models to accurately estimate diagnostic likelihood ratios. Specifically, we compared LLM-generated likelihood ratios with empirically reported </w:t>
      </w:r>
      <w:r w:rsidR="00E519AE">
        <w:rPr>
          <w:bCs/>
        </w:rPr>
        <w:t>values</w:t>
      </w:r>
      <w:r w:rsidR="00E519AE" w:rsidRPr="00054773">
        <w:rPr>
          <w:bCs/>
        </w:rPr>
        <w:t xml:space="preserve"> </w:t>
      </w:r>
      <w:r w:rsidR="00AE1451" w:rsidRPr="00054773">
        <w:rPr>
          <w:bCs/>
        </w:rPr>
        <w:t>from existing literature. Understanding the accuracy and applicability of these models in estimating likelihood ratios could help clinicians leverage under-investigated clinical findings and potentially integrate robust quantitative reasoning into everyday diagnostic practice</w:t>
      </w:r>
      <w:r w:rsidR="001776EC">
        <w:rPr>
          <w:bCs/>
        </w:rPr>
        <w:t xml:space="preserve"> and medical education</w:t>
      </w:r>
      <w:r w:rsidR="00AE1451" w:rsidRPr="00054773">
        <w:rPr>
          <w:bCs/>
        </w:rPr>
        <w:t>.</w:t>
      </w:r>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lastRenderedPageBreak/>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24499388"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n </w:t>
      </w:r>
      <w:r w:rsidRPr="00054773">
        <w:rPr>
          <w:bCs/>
        </w:rPr>
        <w:t xml:space="preserve">imaging finding, </w:t>
      </w:r>
      <w:r w:rsidR="00885C0C">
        <w:rPr>
          <w:bCs/>
        </w:rPr>
        <w:t xml:space="preserve">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 and</w:t>
      </w:r>
      <w:r w:rsidR="00885C0C">
        <w:rPr>
          <w:bCs/>
        </w:rPr>
        <w:t xml:space="preserve"> a</w:t>
      </w:r>
      <w:r w:rsidRPr="00054773">
        <w:rPr>
          <w:bCs/>
        </w:rPr>
        <w:t xml:space="preserve"> </w:t>
      </w:r>
      <w:r w:rsidR="00B531A9">
        <w:rPr>
          <w:bCs/>
        </w:rPr>
        <w:t>diagnostic adjudication (e.g. “diagnosis based on ultrasound”)</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E95A18">
        <w:rPr>
          <w:bCs/>
        </w:rPr>
        <w:instrText xml:space="preserve"> ADDIN ZOTERO_ITEM CSL_CITATION {"citationID":"xxL9ucB7","properties":{"formattedCitation":"\\super 7\\nosupersub{}","plainCitation":"7","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E95A18">
        <w:rPr>
          <w:bCs/>
        </w:rPr>
        <w:fldChar w:fldCharType="separate"/>
      </w:r>
      <w:r w:rsidR="00E95A18" w:rsidRPr="00E95A18">
        <w:rPr>
          <w:rFonts w:eastAsiaTheme="minorHAnsi"/>
          <w:vertAlign w:val="superscript"/>
          <w14:ligatures w14:val="standardContextual"/>
        </w:rPr>
        <w:t>7</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FE58A78" w14:textId="3C9B69DA" w:rsidR="00A84CE4" w:rsidRDefault="004001E8" w:rsidP="00A84CE4">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A84CE4">
        <w:rPr>
          <w:bCs/>
        </w:rPr>
        <w:instrText xml:space="preserve"> ADDIN ZOTERO_ITEM CSL_CITATION {"citationID":"38xqfYyt","properties":{"formattedCitation":"\\super 7\\nosupersub{}","plainCitation":"7","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A84CE4">
        <w:rPr>
          <w:bCs/>
        </w:rPr>
        <w:fldChar w:fldCharType="separate"/>
      </w:r>
      <w:r w:rsidR="00A84CE4" w:rsidRPr="00A84CE4">
        <w:rPr>
          <w:rFonts w:eastAsiaTheme="minorHAnsi"/>
          <w:vertAlign w:val="superscript"/>
          <w14:ligatures w14:val="standardContextual"/>
        </w:rPr>
        <w:t>7</w:t>
      </w:r>
      <w:r w:rsidR="00A84CE4">
        <w:rPr>
          <w:bCs/>
        </w:rPr>
        <w:fldChar w:fldCharType="end"/>
      </w:r>
      <w:r w:rsidR="00A84CE4">
        <w:rPr>
          <w:bCs/>
        </w:rPr>
        <w:t xml:space="preserve">, and required a positive numerical response. We used 8 (non-reasoning model, GPT-4o) or 2 (reasoning models, o3 and GPT-5) clinician-estimated few-shot example finding-LR pairs 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 xml:space="preserve">reasoning) and </w:t>
      </w:r>
      <w:r w:rsidR="00A84CE4">
        <w:t>‘</w:t>
      </w:r>
      <w:r w:rsidR="00A84CE4">
        <w:rPr>
          <w:rStyle w:val="s2"/>
          <w:rFonts w:eastAsiaTheme="majorEastAsia"/>
        </w:rPr>
        <w:t>reasoning</w:t>
      </w:r>
      <w:r w:rsidR="00A84CE4">
        <w:rPr>
          <w:rStyle w:val="s2"/>
          <w:rFonts w:eastAsiaTheme="majorEastAsia"/>
        </w:rPr>
        <w:t xml:space="preserve"> </w:t>
      </w:r>
      <w:r w:rsidR="00A84CE4">
        <w:rPr>
          <w:rStyle w:val="s2"/>
          <w:rFonts w:eastAsiaTheme="majorEastAsia"/>
        </w:rPr>
        <w:t>effort</w:t>
      </w:r>
      <w:r w:rsidR="00A84CE4">
        <w:rPr>
          <w:rStyle w:val="s2"/>
          <w:rFonts w:eastAsiaTheme="majorEastAsia"/>
        </w:rPr>
        <w:t>’</w:t>
      </w:r>
      <w:r w:rsidR="00A84CE4">
        <w:rPr>
          <w:rStyle w:val="s2"/>
          <w:rFonts w:eastAsiaTheme="majorEastAsia"/>
        </w:rPr>
        <w:t xml:space="preserve"> = "medium"</w:t>
      </w:r>
      <w:r w:rsidR="00A84CE4">
        <w:t xml:space="preserve"> (reasoning);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w:t>
      </w:r>
      <w:r w:rsidR="00A84CE4">
        <w:t xml:space="preserve"> only</w:t>
      </w:r>
      <w:r w:rsidR="00A84CE4">
        <w:t>)</w:t>
      </w:r>
      <w:r w:rsidR="00A84CE4">
        <w:t xml:space="preserve">. </w:t>
      </w:r>
    </w:p>
    <w:p w14:paraId="53D49451" w14:textId="1254F8E6" w:rsidR="00AE1451" w:rsidRPr="00E519AE" w:rsidRDefault="00631A74" w:rsidP="00021E32">
      <w:pPr>
        <w:rPr>
          <w:bCs/>
        </w:rPr>
      </w:pPr>
      <w:r>
        <w:rPr>
          <w:bCs/>
        </w:rPr>
        <w:t xml:space="preserve">Internet search was not enabled for the models. No </w:t>
      </w:r>
      <w:r w:rsidR="00F84296">
        <w:rPr>
          <w:bCs/>
        </w:rPr>
        <w:t xml:space="preserve">model </w:t>
      </w:r>
      <w:r>
        <w:rPr>
          <w:bCs/>
        </w:rPr>
        <w:t xml:space="preserve">fine-tuning was </w:t>
      </w:r>
      <w:r w:rsidR="00F84296">
        <w:rPr>
          <w:bCs/>
        </w:rPr>
        <w:t>performed</w:t>
      </w:r>
      <w:r>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6339AD9D" w14:textId="2F84DA57" w:rsidR="00AE1451" w:rsidRDefault="002F0A34" w:rsidP="00AE1451">
      <w:pPr>
        <w:rPr>
          <w:bCs/>
          <w:vertAlign w:val="superscript"/>
        </w:rPr>
      </w:pPr>
      <w:r>
        <w:rPr>
          <w:bCs/>
        </w:rPr>
        <w:t>We assessed</w:t>
      </w:r>
      <w:r w:rsidR="00631A74">
        <w:rPr>
          <w:bCs/>
        </w:rPr>
        <w:t xml:space="preserve"> the</w:t>
      </w:r>
      <w:r>
        <w:rPr>
          <w:bCs/>
        </w:rPr>
        <w:t xml:space="preserve"> agreement between </w:t>
      </w:r>
      <w:proofErr w:type="spellStart"/>
      <w:r w:rsidRPr="00054773">
        <w:rPr>
          <w:bCs/>
        </w:rPr>
        <w:t>LR</w:t>
      </w:r>
      <w:r w:rsidRPr="00054773">
        <w:rPr>
          <w:bCs/>
          <w:vertAlign w:val="subscript"/>
        </w:rPr>
        <w:t>Reported</w:t>
      </w:r>
      <w:proofErr w:type="spellEnd"/>
      <w:r w:rsidRPr="00054773">
        <w:rPr>
          <w:bCs/>
        </w:rPr>
        <w:t xml:space="preserve"> and LR</w:t>
      </w:r>
      <w:r w:rsidRPr="00054773">
        <w:rPr>
          <w:bCs/>
          <w:vertAlign w:val="subscript"/>
        </w:rPr>
        <w:t>LLM</w:t>
      </w:r>
      <w:r>
        <w:rPr>
          <w:bCs/>
        </w:rPr>
        <w:t xml:space="preserve"> using </w:t>
      </w:r>
      <w:r w:rsidR="00021E32">
        <w:rPr>
          <w:bCs/>
        </w:rPr>
        <w:t>Bland</w:t>
      </w:r>
      <w:r>
        <w:rPr>
          <w:bCs/>
        </w:rPr>
        <w:t>-</w:t>
      </w:r>
      <w:r w:rsidR="00021E32">
        <w:rPr>
          <w:bCs/>
        </w:rPr>
        <w:t>Altman analysis on log-transformed LRs</w:t>
      </w:r>
      <w:r>
        <w:rPr>
          <w:bCs/>
        </w:rPr>
        <w:t>, as</w:t>
      </w:r>
      <w:r w:rsidR="00021E32">
        <w:rPr>
          <w:bCs/>
        </w:rPr>
        <w:t xml:space="preserve"> </w:t>
      </w:r>
      <w:r w:rsidR="00AE1451" w:rsidRPr="00054773">
        <w:rPr>
          <w:bCs/>
        </w:rPr>
        <w:t xml:space="preserve">the strength of evidence represented by </w:t>
      </w:r>
      <w:r w:rsidR="00021E32">
        <w:rPr>
          <w:bCs/>
        </w:rPr>
        <w:t>LRs</w:t>
      </w:r>
      <w:r w:rsidR="00AE1451" w:rsidRPr="00054773">
        <w:rPr>
          <w:bCs/>
        </w:rPr>
        <w:t xml:space="preserve"> is linear in the logarithmic scale</w:t>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A61560">
        <w:rPr>
          <w:bCs/>
        </w:rPr>
        <w:t xml:space="preserve">75%, 90%, </w:t>
      </w:r>
      <w:r w:rsidR="00021E32">
        <w:rPr>
          <w:bCs/>
        </w:rPr>
        <w:t>95%</w:t>
      </w:r>
      <w:r w:rsidR="0092442B">
        <w:rPr>
          <w:bCs/>
        </w:rPr>
        <w:t xml:space="preserve"> limits of agreement</w:t>
      </w:r>
      <w:r w:rsidR="00631A74">
        <w:rPr>
          <w:bCs/>
        </w:rPr>
        <w:t>, which estimate the range where LR</w:t>
      </w:r>
      <w:r w:rsidR="00631A74" w:rsidRPr="00631A74">
        <w:rPr>
          <w:bCs/>
          <w:vertAlign w:val="subscript"/>
        </w:rPr>
        <w:t>LLM</w:t>
      </w:r>
      <w:r w:rsidR="00631A74">
        <w:rPr>
          <w:bCs/>
        </w:rPr>
        <w:t xml:space="preserve"> estimates will be within </w:t>
      </w:r>
      <w:r>
        <w:rPr>
          <w:bCs/>
        </w:rPr>
        <w:t>x-fold</w:t>
      </w:r>
      <w:r w:rsidR="00631A74">
        <w:rPr>
          <w:bCs/>
        </w:rPr>
        <w:t xml:space="preserve"> of the </w:t>
      </w:r>
      <w:proofErr w:type="spellStart"/>
      <w:r w:rsidR="00631A74">
        <w:rPr>
          <w:bCs/>
        </w:rPr>
        <w:t>LR</w:t>
      </w:r>
      <w:r w:rsidR="00631A74" w:rsidRPr="00631A74">
        <w:rPr>
          <w:bCs/>
          <w:vertAlign w:val="subscript"/>
        </w:rPr>
        <w:t>Reported</w:t>
      </w:r>
      <w:proofErr w:type="spellEnd"/>
      <w:r w:rsidR="00631A74">
        <w:rPr>
          <w:bCs/>
        </w:rPr>
        <w:t xml:space="preserve"> 75%, 90%, and 95% of the time</w:t>
      </w:r>
      <w:r>
        <w:rPr>
          <w:bCs/>
        </w:rPr>
        <w:t>. Between-model d</w:t>
      </w:r>
      <w:r w:rsidRPr="00054773">
        <w:rPr>
          <w:bCs/>
        </w:rPr>
        <w:t xml:space="preserve">ifferences </w:t>
      </w:r>
      <w:r>
        <w:rPr>
          <w:bCs/>
        </w:rPr>
        <w:t>in</w:t>
      </w:r>
      <w:r w:rsidR="00AE1451" w:rsidRPr="00054773">
        <w:rPr>
          <w:bCs/>
        </w:rPr>
        <w:t xml:space="preserve"> agreement </w:t>
      </w:r>
      <w:r>
        <w:rPr>
          <w:bCs/>
        </w:rPr>
        <w:t>were</w:t>
      </w:r>
      <w:r w:rsidR="00AE1451" w:rsidRPr="00054773">
        <w:rPr>
          <w:bCs/>
        </w:rPr>
        <w:t xml:space="preserve"> tested using</w:t>
      </w:r>
      <w:r w:rsidR="002D1638">
        <w:rPr>
          <w:bCs/>
        </w:rPr>
        <w:t xml:space="preserve"> paired t-test for mean differences 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s analyzed included information type</w:t>
      </w:r>
      <w:r w:rsidR="00A642A6" w:rsidRPr="00054773">
        <w:rPr>
          <w:bCs/>
        </w:rPr>
        <w:t xml:space="preserve"> (history, sign, exam finding, or test result), and </w:t>
      </w:r>
      <w:r w:rsidR="00A642A6" w:rsidRPr="00310D6B">
        <w:rPr>
          <w:bCs/>
        </w:rPr>
        <w:t xml:space="preserve">positive vs. negative </w:t>
      </w:r>
      <w:r w:rsidR="005C4F23">
        <w:rPr>
          <w:bCs/>
        </w:rPr>
        <w:t>evidence (</w:t>
      </w:r>
      <w:r w:rsidR="00A642A6" w:rsidRPr="00310D6B">
        <w:rPr>
          <w:bCs/>
        </w:rPr>
        <w:t>LR</w:t>
      </w:r>
      <w:r w:rsidR="005C4F23">
        <w:rPr>
          <w:bCs/>
        </w:rPr>
        <w:t xml:space="preserve"> above or below 1)</w:t>
      </w:r>
      <w:r w:rsidR="00A642A6">
        <w:rPr>
          <w:bCs/>
        </w:rPr>
        <w:t xml:space="preserve"> using </w:t>
      </w:r>
      <w:r w:rsidR="00A642A6" w:rsidRPr="005C4F23">
        <w:rPr>
          <w:bCs/>
        </w:rPr>
        <w:t>unpaired</w:t>
      </w:r>
      <w:r w:rsidR="00FC46F8" w:rsidRPr="005C4F23">
        <w:rPr>
          <w:bCs/>
        </w:rPr>
        <w:t xml:space="preserve"> (Welch’s)</w:t>
      </w:r>
      <w:r w:rsidR="00A642A6" w:rsidRPr="005C4F23">
        <w:rPr>
          <w:bCs/>
        </w:rPr>
        <w:t xml:space="preserve"> t-test</w:t>
      </w:r>
      <w:r w:rsidR="00AE1451" w:rsidRPr="005C4F23">
        <w:rPr>
          <w:bCs/>
        </w:rPr>
        <w:t xml:space="preserve"> </w:t>
      </w:r>
      <w:r w:rsidR="00393D1C" w:rsidRPr="005C4F23">
        <w:rPr>
          <w:bCs/>
        </w:rPr>
        <w:t xml:space="preserve">for mean bias </w:t>
      </w:r>
      <w:r w:rsidR="00AE1451" w:rsidRPr="005C4F23">
        <w:rPr>
          <w:bCs/>
        </w:rPr>
        <w:t xml:space="preserve">and </w:t>
      </w:r>
      <w:r w:rsidR="00393D1C" w:rsidRPr="005C4F23">
        <w:rPr>
          <w:bCs/>
        </w:rPr>
        <w:t>Levene’s test for the width of limits of agreement</w:t>
      </w:r>
      <w:r w:rsidR="00FC46F8">
        <w:rPr>
          <w:bCs/>
        </w:rPr>
        <w:t xml:space="preserve">. </w:t>
      </w:r>
      <w:r w:rsidR="005C4F23">
        <w:rPr>
          <w:bCs/>
        </w:rPr>
        <w:t xml:space="preserve">Agreement between qualitative categories of evidence was assessed using Cohen’s Kappa with quadratic weighting, </w:t>
      </w:r>
      <w:r w:rsidR="005C4F23">
        <w:rPr>
          <w:bCs/>
        </w:rPr>
        <w:lastRenderedPageBreak/>
        <w:t xml:space="preserve">which penalizes large disagreements more harshly and approximates the </w:t>
      </w:r>
      <w:proofErr w:type="gramStart"/>
      <w:r w:rsidR="005C4F23">
        <w:rPr>
          <w:bCs/>
        </w:rPr>
        <w:t>squared-error</w:t>
      </w:r>
      <w:proofErr w:type="gramEnd"/>
      <w:r w:rsidR="005C4F23">
        <w:rPr>
          <w:bCs/>
        </w:rPr>
        <w:t xml:space="preserve"> on the latent likelihood ratio. </w:t>
      </w:r>
      <w:r w:rsidR="00FC46F8">
        <w:rPr>
          <w:bCs/>
        </w:rPr>
        <w:t>A</w:t>
      </w:r>
      <w:r>
        <w:rPr>
          <w:bCs/>
        </w:rPr>
        <w:t>n alpha of 0.05</w:t>
      </w:r>
      <w:r w:rsidR="00FC46F8">
        <w:rPr>
          <w:bCs/>
        </w:rPr>
        <w:t xml:space="preserve"> with</w:t>
      </w:r>
      <w:r>
        <w:rPr>
          <w:bCs/>
        </w:rPr>
        <w:t xml:space="preserve"> no adjustment for multiple testing</w:t>
      </w:r>
      <w:r w:rsidR="00FC46F8">
        <w:rPr>
          <w:bCs/>
        </w:rPr>
        <w:t xml:space="preserve"> is used.</w:t>
      </w:r>
      <w:r>
        <w:rPr>
          <w:b/>
          <w:bCs/>
        </w:rPr>
        <w:t xml:space="preserve"> </w:t>
      </w:r>
      <w:r w:rsidR="00AE1451" w:rsidRPr="00054773">
        <w:rPr>
          <w:bCs/>
        </w:rPr>
        <w:t>Analyses were performed using Python 3.12.7</w:t>
      </w:r>
      <w:r w:rsidR="00441FE8">
        <w:rPr>
          <w:bCs/>
        </w:rPr>
        <w:t xml:space="preserve"> </w:t>
      </w:r>
      <w:r w:rsidR="00AE1451" w:rsidRPr="00054773">
        <w:rPr>
          <w:bCs/>
        </w:rPr>
        <w:t>and Microsoft Excel</w:t>
      </w:r>
      <w:r w:rsidR="00516EFB">
        <w:rPr>
          <w:bCs/>
        </w:rPr>
        <w:t>.</w:t>
      </w:r>
      <w:r w:rsidR="005C4F23">
        <w:rPr>
          <w:bCs/>
        </w:rPr>
        <w:t xml:space="preserve"> Analytic code is available at </w:t>
      </w:r>
      <w:r w:rsidR="005C4F23" w:rsidRPr="005C4F23">
        <w:rPr>
          <w:bCs/>
        </w:rPr>
        <w:t>https://github.com/reblocke/llm_estimate_lrs</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lastRenderedPageBreak/>
        <w:t>Results:</w:t>
      </w:r>
    </w:p>
    <w:p w14:paraId="2C3F028F" w14:textId="77777777"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6%, n=403), followed by historical element (16</w:t>
      </w:r>
      <w:proofErr w:type="gramStart"/>
      <w:r w:rsidR="00F826A8">
        <w:rPr>
          <w:bCs/>
        </w:rPr>
        <w:t>% ,</w:t>
      </w:r>
      <w:proofErr w:type="gramEnd"/>
      <w:r w:rsidR="00F826A8">
        <w:rPr>
          <w:bCs/>
        </w:rPr>
        <w:t xml:space="preserve"> n=112) and test result (13</w:t>
      </w:r>
      <w:proofErr w:type="gramStart"/>
      <w:r w:rsidR="00F826A8">
        <w:rPr>
          <w:bCs/>
        </w:rPr>
        <w:t>% ,</w:t>
      </w:r>
      <w:proofErr w:type="gramEnd"/>
      <w:r w:rsidR="00F826A8">
        <w:rPr>
          <w:bCs/>
        </w:rPr>
        <w:t xml:space="preserve"> n=93) (Table 1</w:t>
      </w:r>
      <w:r w:rsidR="00F826A8" w:rsidRPr="004B6E17">
        <w:rPr>
          <w:bCs/>
        </w:rPr>
        <w:t>).</w:t>
      </w:r>
      <w:r w:rsidR="003C0664" w:rsidRPr="003C0664">
        <w:rPr>
          <w:bCs/>
        </w:rPr>
        <w:t xml:space="preserve"> </w:t>
      </w:r>
    </w:p>
    <w:p w14:paraId="4ABA0F79" w14:textId="77777777" w:rsidR="004F493B" w:rsidRDefault="004F493B" w:rsidP="00AE1451">
      <w:pPr>
        <w:rPr>
          <w:bCs/>
        </w:rPr>
      </w:pPr>
    </w:p>
    <w:p w14:paraId="0E8DADDC" w14:textId="1A7AE472"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p>
    <w:p w14:paraId="1D86BDBF" w14:textId="77777777" w:rsidR="004F493B" w:rsidRPr="00054773" w:rsidRDefault="004F493B" w:rsidP="004F493B">
      <w:pPr>
        <w:rPr>
          <w:bCs/>
        </w:rPr>
      </w:pPr>
    </w:p>
    <w:p w14:paraId="5529FB56" w14:textId="77777777" w:rsidR="004F493B" w:rsidRPr="00054773" w:rsidRDefault="004F493B" w:rsidP="004F493B">
      <w:pPr>
        <w:rPr>
          <w:bCs/>
        </w:rPr>
      </w:pPr>
      <w:r w:rsidRPr="00054773">
        <w:rPr>
          <w:b/>
          <w:bCs/>
        </w:rPr>
        <w:t xml:space="preserve">Table 1. </w:t>
      </w:r>
      <w:r w:rsidRPr="00054773">
        <w:rPr>
          <w:bCs/>
        </w:rPr>
        <w:t>Summary of medical diagnostic subgroups and sample sizes.</w:t>
      </w:r>
    </w:p>
    <w:tbl>
      <w:tblPr>
        <w:tblW w:w="37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10"/>
        <w:gridCol w:w="1260"/>
      </w:tblGrid>
      <w:tr w:rsidR="004F493B" w:rsidRPr="00054773" w14:paraId="28D49D80" w14:textId="77777777" w:rsidTr="00C2634F">
        <w:tc>
          <w:tcPr>
            <w:tcW w:w="2510" w:type="dxa"/>
            <w:tcMar>
              <w:top w:w="100" w:type="dxa"/>
              <w:left w:w="100" w:type="dxa"/>
              <w:bottom w:w="100" w:type="dxa"/>
              <w:right w:w="100" w:type="dxa"/>
            </w:tcMar>
          </w:tcPr>
          <w:p w14:paraId="469BFFDD" w14:textId="77777777" w:rsidR="004F493B" w:rsidRPr="00054773" w:rsidRDefault="004F493B" w:rsidP="00C2634F">
            <w:pPr>
              <w:rPr>
                <w:b/>
                <w:bCs/>
              </w:rPr>
            </w:pPr>
            <w:r w:rsidRPr="00054773">
              <w:rPr>
                <w:b/>
                <w:bCs/>
              </w:rPr>
              <w:t>Subgroup</w:t>
            </w:r>
          </w:p>
        </w:tc>
        <w:tc>
          <w:tcPr>
            <w:tcW w:w="1260" w:type="dxa"/>
            <w:tcMar>
              <w:top w:w="100" w:type="dxa"/>
              <w:left w:w="100" w:type="dxa"/>
              <w:bottom w:w="100" w:type="dxa"/>
              <w:right w:w="100" w:type="dxa"/>
            </w:tcMar>
          </w:tcPr>
          <w:p w14:paraId="69B39128" w14:textId="77777777" w:rsidR="004F493B" w:rsidRPr="00054773" w:rsidRDefault="004F493B" w:rsidP="00C2634F">
            <w:pPr>
              <w:rPr>
                <w:b/>
                <w:bCs/>
              </w:rPr>
            </w:pPr>
            <w:commentRangeStart w:id="3"/>
            <w:r w:rsidRPr="00054773">
              <w:rPr>
                <w:b/>
                <w:bCs/>
              </w:rPr>
              <w:t>n</w:t>
            </w:r>
            <w:commentRangeEnd w:id="3"/>
            <w:r>
              <w:rPr>
                <w:rStyle w:val="CommentReference"/>
              </w:rPr>
              <w:commentReference w:id="3"/>
            </w:r>
            <w:r>
              <w:rPr>
                <w:b/>
                <w:bCs/>
              </w:rPr>
              <w:t xml:space="preserve"> (%)</w:t>
            </w:r>
          </w:p>
        </w:tc>
      </w:tr>
      <w:tr w:rsidR="004F493B" w:rsidRPr="00054773" w14:paraId="31CFEFD3" w14:textId="77777777" w:rsidTr="00C2634F">
        <w:tc>
          <w:tcPr>
            <w:tcW w:w="2510" w:type="dxa"/>
            <w:tcMar>
              <w:top w:w="100" w:type="dxa"/>
              <w:left w:w="100" w:type="dxa"/>
              <w:bottom w:w="100" w:type="dxa"/>
              <w:right w:w="100" w:type="dxa"/>
            </w:tcMar>
          </w:tcPr>
          <w:p w14:paraId="7FAAF589" w14:textId="77777777" w:rsidR="004F493B" w:rsidRPr="00054773" w:rsidRDefault="004F493B" w:rsidP="00C2634F">
            <w:pPr>
              <w:rPr>
                <w:bCs/>
              </w:rPr>
            </w:pPr>
            <w:r w:rsidRPr="00054773">
              <w:rPr>
                <w:bCs/>
              </w:rPr>
              <w:t>Imaging finding</w:t>
            </w:r>
          </w:p>
        </w:tc>
        <w:tc>
          <w:tcPr>
            <w:tcW w:w="1260" w:type="dxa"/>
            <w:tcMar>
              <w:top w:w="100" w:type="dxa"/>
              <w:left w:w="100" w:type="dxa"/>
              <w:bottom w:w="100" w:type="dxa"/>
              <w:right w:w="100" w:type="dxa"/>
            </w:tcMar>
          </w:tcPr>
          <w:p w14:paraId="5C9A9841" w14:textId="77777777" w:rsidR="004F493B" w:rsidRPr="00054773" w:rsidRDefault="004F493B" w:rsidP="00C2634F">
            <w:pPr>
              <w:rPr>
                <w:bCs/>
              </w:rPr>
            </w:pPr>
            <w:r w:rsidRPr="00054773">
              <w:rPr>
                <w:bCs/>
              </w:rPr>
              <w:t>56</w:t>
            </w:r>
          </w:p>
        </w:tc>
      </w:tr>
      <w:tr w:rsidR="004F493B" w:rsidRPr="00054773" w14:paraId="26B24076" w14:textId="77777777" w:rsidTr="00C2634F">
        <w:tc>
          <w:tcPr>
            <w:tcW w:w="2510" w:type="dxa"/>
            <w:tcMar>
              <w:top w:w="100" w:type="dxa"/>
              <w:left w:w="100" w:type="dxa"/>
              <w:bottom w:w="100" w:type="dxa"/>
              <w:right w:w="100" w:type="dxa"/>
            </w:tcMar>
          </w:tcPr>
          <w:p w14:paraId="11302EF2" w14:textId="77777777" w:rsidR="004F493B" w:rsidRPr="00054773" w:rsidRDefault="004F493B" w:rsidP="00C2634F">
            <w:pPr>
              <w:rPr>
                <w:bCs/>
              </w:rPr>
            </w:pPr>
            <w:r w:rsidRPr="00054773">
              <w:rPr>
                <w:bCs/>
              </w:rPr>
              <w:t>Histor</w:t>
            </w:r>
            <w:r>
              <w:rPr>
                <w:bCs/>
              </w:rPr>
              <w:t>ical element</w:t>
            </w:r>
          </w:p>
        </w:tc>
        <w:tc>
          <w:tcPr>
            <w:tcW w:w="1260" w:type="dxa"/>
            <w:tcMar>
              <w:top w:w="100" w:type="dxa"/>
              <w:left w:w="100" w:type="dxa"/>
              <w:bottom w:w="100" w:type="dxa"/>
              <w:right w:w="100" w:type="dxa"/>
            </w:tcMar>
          </w:tcPr>
          <w:p w14:paraId="0085C3B9" w14:textId="77777777" w:rsidR="004F493B" w:rsidRPr="00054773" w:rsidRDefault="004F493B" w:rsidP="00C2634F">
            <w:pPr>
              <w:rPr>
                <w:bCs/>
              </w:rPr>
            </w:pPr>
            <w:r w:rsidRPr="00054773">
              <w:rPr>
                <w:bCs/>
              </w:rPr>
              <w:t>112</w:t>
            </w:r>
            <w:r>
              <w:rPr>
                <w:bCs/>
              </w:rPr>
              <w:t xml:space="preserve"> (16%)</w:t>
            </w:r>
          </w:p>
        </w:tc>
      </w:tr>
      <w:tr w:rsidR="004F493B" w:rsidRPr="00054773" w14:paraId="4DAE0972" w14:textId="77777777" w:rsidTr="00C2634F">
        <w:tc>
          <w:tcPr>
            <w:tcW w:w="2510" w:type="dxa"/>
            <w:tcMar>
              <w:top w:w="100" w:type="dxa"/>
              <w:left w:w="100" w:type="dxa"/>
              <w:bottom w:w="100" w:type="dxa"/>
              <w:right w:w="100" w:type="dxa"/>
            </w:tcMar>
          </w:tcPr>
          <w:p w14:paraId="1F5FC7D0" w14:textId="77777777" w:rsidR="004F493B" w:rsidRPr="00054773" w:rsidRDefault="004F493B" w:rsidP="00C2634F">
            <w:pPr>
              <w:rPr>
                <w:bCs/>
              </w:rPr>
            </w:pPr>
            <w:r w:rsidRPr="00054773">
              <w:rPr>
                <w:bCs/>
              </w:rPr>
              <w:t>Sign</w:t>
            </w:r>
            <w:r>
              <w:rPr>
                <w:bCs/>
              </w:rPr>
              <w:t xml:space="preserve"> or </w:t>
            </w:r>
            <w:r w:rsidRPr="00054773">
              <w:rPr>
                <w:bCs/>
              </w:rPr>
              <w:t>symptom</w:t>
            </w:r>
          </w:p>
        </w:tc>
        <w:tc>
          <w:tcPr>
            <w:tcW w:w="1260" w:type="dxa"/>
            <w:tcMar>
              <w:top w:w="100" w:type="dxa"/>
              <w:left w:w="100" w:type="dxa"/>
              <w:bottom w:w="100" w:type="dxa"/>
              <w:right w:w="100" w:type="dxa"/>
            </w:tcMar>
          </w:tcPr>
          <w:p w14:paraId="3881267B" w14:textId="77777777" w:rsidR="004F493B" w:rsidRPr="00054773" w:rsidRDefault="004F493B" w:rsidP="00C2634F">
            <w:pPr>
              <w:rPr>
                <w:bCs/>
              </w:rPr>
            </w:pPr>
            <w:r w:rsidRPr="00054773">
              <w:rPr>
                <w:bCs/>
              </w:rPr>
              <w:t>403</w:t>
            </w:r>
            <w:r>
              <w:rPr>
                <w:bCs/>
              </w:rPr>
              <w:t xml:space="preserve"> (56%)</w:t>
            </w:r>
          </w:p>
        </w:tc>
      </w:tr>
      <w:tr w:rsidR="004F493B" w:rsidRPr="00054773" w14:paraId="6C3CE5C7" w14:textId="77777777" w:rsidTr="00C2634F">
        <w:tc>
          <w:tcPr>
            <w:tcW w:w="2510" w:type="dxa"/>
            <w:tcMar>
              <w:top w:w="100" w:type="dxa"/>
              <w:left w:w="100" w:type="dxa"/>
              <w:bottom w:w="100" w:type="dxa"/>
              <w:right w:w="100" w:type="dxa"/>
            </w:tcMar>
          </w:tcPr>
          <w:p w14:paraId="28AD4AF5" w14:textId="77777777" w:rsidR="004F493B" w:rsidRPr="00054773" w:rsidRDefault="004F493B" w:rsidP="00C2634F">
            <w:pPr>
              <w:rPr>
                <w:bCs/>
              </w:rPr>
            </w:pPr>
            <w:r w:rsidRPr="00054773">
              <w:rPr>
                <w:bCs/>
              </w:rPr>
              <w:t>Score</w:t>
            </w:r>
          </w:p>
        </w:tc>
        <w:tc>
          <w:tcPr>
            <w:tcW w:w="1260" w:type="dxa"/>
            <w:tcMar>
              <w:top w:w="100" w:type="dxa"/>
              <w:left w:w="100" w:type="dxa"/>
              <w:bottom w:w="100" w:type="dxa"/>
              <w:right w:w="100" w:type="dxa"/>
            </w:tcMar>
          </w:tcPr>
          <w:p w14:paraId="1B216C1A" w14:textId="77777777" w:rsidR="004F493B" w:rsidRPr="00054773" w:rsidRDefault="004F493B" w:rsidP="00C2634F">
            <w:pPr>
              <w:rPr>
                <w:bCs/>
              </w:rPr>
            </w:pPr>
            <w:r w:rsidRPr="00054773">
              <w:rPr>
                <w:bCs/>
              </w:rPr>
              <w:t>25</w:t>
            </w:r>
            <w:r>
              <w:rPr>
                <w:bCs/>
              </w:rPr>
              <w:t xml:space="preserve"> </w:t>
            </w:r>
          </w:p>
        </w:tc>
      </w:tr>
      <w:tr w:rsidR="004F493B" w:rsidRPr="00054773" w14:paraId="6E4F21C6" w14:textId="77777777" w:rsidTr="00C2634F">
        <w:tc>
          <w:tcPr>
            <w:tcW w:w="2510" w:type="dxa"/>
            <w:tcMar>
              <w:top w:w="100" w:type="dxa"/>
              <w:left w:w="100" w:type="dxa"/>
              <w:bottom w:w="100" w:type="dxa"/>
              <w:right w:w="100" w:type="dxa"/>
            </w:tcMar>
          </w:tcPr>
          <w:p w14:paraId="7747F64E" w14:textId="77777777" w:rsidR="004F493B" w:rsidRPr="00054773" w:rsidRDefault="004F493B" w:rsidP="00C2634F">
            <w:pPr>
              <w:rPr>
                <w:bCs/>
              </w:rPr>
            </w:pPr>
            <w:r w:rsidRPr="00054773">
              <w:rPr>
                <w:bCs/>
              </w:rPr>
              <w:t xml:space="preserve">Test </w:t>
            </w:r>
            <w:r>
              <w:rPr>
                <w:bCs/>
              </w:rPr>
              <w:t>result</w:t>
            </w:r>
          </w:p>
        </w:tc>
        <w:tc>
          <w:tcPr>
            <w:tcW w:w="1260" w:type="dxa"/>
            <w:tcMar>
              <w:top w:w="100" w:type="dxa"/>
              <w:left w:w="100" w:type="dxa"/>
              <w:bottom w:w="100" w:type="dxa"/>
              <w:right w:w="100" w:type="dxa"/>
            </w:tcMar>
          </w:tcPr>
          <w:p w14:paraId="1EC107A6" w14:textId="77777777" w:rsidR="004F493B" w:rsidRPr="00054773" w:rsidRDefault="004F493B" w:rsidP="00C2634F">
            <w:pPr>
              <w:rPr>
                <w:bCs/>
              </w:rPr>
            </w:pPr>
            <w:r w:rsidRPr="00054773">
              <w:rPr>
                <w:bCs/>
              </w:rPr>
              <w:t>93</w:t>
            </w:r>
            <w:r>
              <w:rPr>
                <w:bCs/>
              </w:rPr>
              <w:t xml:space="preserve"> (13%)</w:t>
            </w:r>
          </w:p>
        </w:tc>
      </w:tr>
      <w:tr w:rsidR="004F493B" w:rsidRPr="00054773" w14:paraId="10899DB2" w14:textId="77777777" w:rsidTr="00C2634F">
        <w:tc>
          <w:tcPr>
            <w:tcW w:w="2510" w:type="dxa"/>
            <w:tcMar>
              <w:top w:w="100" w:type="dxa"/>
              <w:left w:w="100" w:type="dxa"/>
              <w:bottom w:w="100" w:type="dxa"/>
              <w:right w:w="100" w:type="dxa"/>
            </w:tcMar>
          </w:tcPr>
          <w:p w14:paraId="6CCFAB27" w14:textId="77777777" w:rsidR="004F493B" w:rsidRPr="00054773" w:rsidRDefault="004F493B" w:rsidP="00C2634F">
            <w:pPr>
              <w:rPr>
                <w:bCs/>
              </w:rPr>
            </w:pPr>
            <w:r w:rsidRPr="00054773">
              <w:rPr>
                <w:bCs/>
              </w:rPr>
              <w:t>History and test</w:t>
            </w:r>
          </w:p>
        </w:tc>
        <w:tc>
          <w:tcPr>
            <w:tcW w:w="1260" w:type="dxa"/>
            <w:tcMar>
              <w:top w:w="100" w:type="dxa"/>
              <w:left w:w="100" w:type="dxa"/>
              <w:bottom w:w="100" w:type="dxa"/>
              <w:right w:w="100" w:type="dxa"/>
            </w:tcMar>
          </w:tcPr>
          <w:p w14:paraId="75E5EB87" w14:textId="77777777" w:rsidR="004F493B" w:rsidRPr="00054773" w:rsidRDefault="004F493B" w:rsidP="00C2634F">
            <w:pPr>
              <w:rPr>
                <w:bCs/>
              </w:rPr>
            </w:pPr>
            <w:r w:rsidRPr="00054773">
              <w:rPr>
                <w:bCs/>
              </w:rPr>
              <w:t>9</w:t>
            </w:r>
          </w:p>
        </w:tc>
      </w:tr>
      <w:tr w:rsidR="004F493B" w:rsidRPr="00054773" w14:paraId="45484A0C" w14:textId="77777777" w:rsidTr="00C2634F">
        <w:tc>
          <w:tcPr>
            <w:tcW w:w="2510" w:type="dxa"/>
            <w:tcMar>
              <w:top w:w="100" w:type="dxa"/>
              <w:left w:w="100" w:type="dxa"/>
              <w:bottom w:w="100" w:type="dxa"/>
              <w:right w:w="100" w:type="dxa"/>
            </w:tcMar>
          </w:tcPr>
          <w:p w14:paraId="0A736EB0" w14:textId="77777777" w:rsidR="004F493B" w:rsidRPr="00054773" w:rsidRDefault="004F493B" w:rsidP="00C2634F">
            <w:pPr>
              <w:rPr>
                <w:bCs/>
              </w:rPr>
            </w:pPr>
            <w:r w:rsidRPr="00054773">
              <w:rPr>
                <w:bCs/>
              </w:rPr>
              <w:t>History and imaging</w:t>
            </w:r>
          </w:p>
        </w:tc>
        <w:tc>
          <w:tcPr>
            <w:tcW w:w="1260" w:type="dxa"/>
            <w:tcMar>
              <w:top w:w="100" w:type="dxa"/>
              <w:left w:w="100" w:type="dxa"/>
              <w:bottom w:w="100" w:type="dxa"/>
              <w:right w:w="100" w:type="dxa"/>
            </w:tcMar>
          </w:tcPr>
          <w:p w14:paraId="096A122F" w14:textId="77777777" w:rsidR="004F493B" w:rsidRPr="00054773" w:rsidRDefault="004F493B" w:rsidP="00C2634F">
            <w:pPr>
              <w:rPr>
                <w:bCs/>
              </w:rPr>
            </w:pPr>
            <w:r w:rsidRPr="00054773">
              <w:rPr>
                <w:bCs/>
              </w:rPr>
              <w:t>2</w:t>
            </w:r>
          </w:p>
        </w:tc>
      </w:tr>
      <w:tr w:rsidR="004F493B" w:rsidRPr="00054773" w14:paraId="53721269" w14:textId="77777777" w:rsidTr="00C2634F">
        <w:trPr>
          <w:trHeight w:val="17"/>
        </w:trPr>
        <w:tc>
          <w:tcPr>
            <w:tcW w:w="2510" w:type="dxa"/>
            <w:tcMar>
              <w:top w:w="100" w:type="dxa"/>
              <w:left w:w="100" w:type="dxa"/>
              <w:bottom w:w="100" w:type="dxa"/>
              <w:right w:w="100" w:type="dxa"/>
            </w:tcMar>
          </w:tcPr>
          <w:p w14:paraId="014D9850" w14:textId="77777777" w:rsidR="004F493B" w:rsidRPr="00054773" w:rsidRDefault="004F493B" w:rsidP="00C2634F">
            <w:pPr>
              <w:rPr>
                <w:bCs/>
              </w:rPr>
            </w:pPr>
            <w:r w:rsidRPr="00054773">
              <w:rPr>
                <w:bCs/>
              </w:rPr>
              <w:t>Diagnosis</w:t>
            </w:r>
          </w:p>
        </w:tc>
        <w:tc>
          <w:tcPr>
            <w:tcW w:w="1260" w:type="dxa"/>
            <w:tcMar>
              <w:top w:w="100" w:type="dxa"/>
              <w:left w:w="100" w:type="dxa"/>
              <w:bottom w:w="100" w:type="dxa"/>
              <w:right w:w="100" w:type="dxa"/>
            </w:tcMar>
          </w:tcPr>
          <w:p w14:paraId="18D8E266" w14:textId="77777777" w:rsidR="004F493B" w:rsidRPr="00054773" w:rsidRDefault="004F493B" w:rsidP="00C2634F">
            <w:pPr>
              <w:rPr>
                <w:bCs/>
              </w:rPr>
            </w:pPr>
            <w:r w:rsidRPr="00054773">
              <w:rPr>
                <w:bCs/>
              </w:rPr>
              <w:t>6</w:t>
            </w:r>
          </w:p>
        </w:tc>
      </w:tr>
    </w:tbl>
    <w:p w14:paraId="5A3923B1" w14:textId="77777777" w:rsidR="004F493B" w:rsidRDefault="004F493B" w:rsidP="004F493B">
      <w:pPr>
        <w:rPr>
          <w:bCs/>
        </w:rPr>
      </w:pPr>
    </w:p>
    <w:p w14:paraId="4E22864B" w14:textId="77777777" w:rsidR="004F493B" w:rsidRDefault="004F493B" w:rsidP="00AE1451">
      <w:pPr>
        <w:rPr>
          <w:bCs/>
        </w:rPr>
      </w:pPr>
    </w:p>
    <w:p w14:paraId="2148E213" w14:textId="4007DA97"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 xml:space="preserve">evidenc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in a commonly used qualitative classification</w:t>
      </w:r>
      <w:r w:rsidR="004F493B">
        <w:rPr>
          <w:bCs/>
        </w:rPr>
        <w:fldChar w:fldCharType="begin"/>
      </w:r>
      <w:r w:rsidR="004F493B">
        <w:rPr>
          <w:bCs/>
        </w:rPr>
        <w:instrText xml:space="preserve"> ADDIN ZOTERO_ITEM CSL_CITATION {"citationID":"YOZGyriM","properties":{"formattedCitation":"\\super 7\\nosupersub{}","plainCitation":"7","noteIndex":0},"citationItems":[{"id":175582,"uris":["http://zotero.org/groups/6032284/items/8UTH5NHI"],"itemData":{"id":17558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URL":"https://doi.org/10.1001/jama.1994.03510330081039","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accessed":{"date-parts":[["2025",8,5]]},"issued":{"date-parts":[["1994",3,2]]}}}],"schema":"https://github.com/citation-style-language/schema/raw/master/csl-citation.json"} </w:instrText>
      </w:r>
      <w:r w:rsidR="004F493B">
        <w:rPr>
          <w:bCs/>
        </w:rPr>
        <w:fldChar w:fldCharType="separate"/>
      </w:r>
      <w:r w:rsidR="004F493B" w:rsidRPr="004F493B">
        <w:rPr>
          <w:rFonts w:eastAsiaTheme="minorHAnsi"/>
          <w:vertAlign w:val="superscript"/>
          <w14:ligatures w14:val="standardContextual"/>
        </w:rPr>
        <w:t>7</w:t>
      </w:r>
      <w:r w:rsidR="004F493B">
        <w:rPr>
          <w:bCs/>
        </w:rPr>
        <w:fldChar w:fldCharType="end"/>
      </w:r>
      <w:r w:rsidR="004F493B">
        <w:rPr>
          <w:bCs/>
        </w:rPr>
        <w:t xml:space="preserve">. </w:t>
      </w:r>
    </w:p>
    <w:p w14:paraId="6FC6ABA0" w14:textId="66C8D199" w:rsidR="000902D7" w:rsidRPr="00B20E59" w:rsidRDefault="004F493B" w:rsidP="00AE1451">
      <w:pPr>
        <w:rPr>
          <w:b/>
          <w:highlight w:val="yellow"/>
        </w:rPr>
      </w:pPr>
      <w:r w:rsidRPr="004F493B">
        <w:rPr>
          <w:b/>
          <w:noProof/>
        </w:rPr>
        <w:lastRenderedPageBreak/>
        <w:drawing>
          <wp:inline distT="0" distB="0" distL="0" distR="0" wp14:anchorId="347558F2" wp14:editId="031F6741">
            <wp:extent cx="5943600" cy="3413760"/>
            <wp:effectExtent l="0" t="0" r="0" b="2540"/>
            <wp:docPr id="2144207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207541" name=""/>
                    <pic:cNvPicPr/>
                  </pic:nvPicPr>
                  <pic:blipFill>
                    <a:blip r:embed="rId11"/>
                    <a:stretch>
                      <a:fillRect/>
                    </a:stretch>
                  </pic:blipFill>
                  <pic:spPr>
                    <a:xfrm>
                      <a:off x="0" y="0"/>
                      <a:ext cx="5943600" cy="3413760"/>
                    </a:xfrm>
                    <a:prstGeom prst="rect">
                      <a:avLst/>
                    </a:prstGeom>
                  </pic:spPr>
                </pic:pic>
              </a:graphicData>
            </a:graphic>
          </wp:inline>
        </w:drawing>
      </w:r>
    </w:p>
    <w:p w14:paraId="56222A70" w14:textId="22042B9C" w:rsidR="00353A65" w:rsidRDefault="00353A65" w:rsidP="00AE1451">
      <w:pPr>
        <w:rPr>
          <w:bCs/>
        </w:rPr>
      </w:pPr>
    </w:p>
    <w:p w14:paraId="2ED206E7" w14:textId="77777777" w:rsidR="004F493B" w:rsidRDefault="004F493B" w:rsidP="00AE1451">
      <w:pPr>
        <w:rPr>
          <w:bCs/>
        </w:rPr>
      </w:pPr>
    </w:p>
    <w:p w14:paraId="38079521" w14:textId="1B06303A"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 xml:space="preserve">multiplicative limits of agreement. All 3 models showed excellent mean bias (GPT-4o 1.02x, o3 0.99x, GPT-5 0.99x). LR estimates from GPT-5 had the closest agreement to the values reported on theNNT.com (95% </w:t>
      </w:r>
      <w:proofErr w:type="spellStart"/>
      <w:r w:rsidR="002804CE">
        <w:rPr>
          <w:bCs/>
        </w:rPr>
        <w:t>LoA</w:t>
      </w:r>
      <w:proofErr w:type="spellEnd"/>
      <w:r w:rsidR="002804CE">
        <w:rPr>
          <w:bCs/>
        </w:rPr>
        <w:t xml:space="preserve"> from 0.26x to 3.7x), followed by O3 (0.23x to 4.28x), and GPT-4o (</w:t>
      </w:r>
      <w:commentRangeStart w:id="4"/>
      <w:r w:rsidR="002804CE">
        <w:rPr>
          <w:bCs/>
        </w:rPr>
        <w:t>0.23x to 4.53x</w:t>
      </w:r>
      <w:commentRangeEnd w:id="4"/>
      <w:r w:rsidR="002804CE">
        <w:rPr>
          <w:rStyle w:val="CommentReference"/>
        </w:rPr>
        <w:commentReference w:id="4"/>
      </w:r>
      <w:r w:rsidR="002804CE">
        <w:rPr>
          <w:bCs/>
        </w:rPr>
        <w:t xml:space="preserve">). Other coverage ranges (e.g. 75%, 90%) are presented in the supplementary materials. </w:t>
      </w:r>
    </w:p>
    <w:p w14:paraId="575E2B51" w14:textId="77777777" w:rsidR="002804CE" w:rsidRDefault="002804CE" w:rsidP="00AE1451">
      <w:pPr>
        <w:rPr>
          <w:bCs/>
        </w:rPr>
      </w:pPr>
    </w:p>
    <w:p w14:paraId="6C5CCC14" w14:textId="37D432FD" w:rsidR="003D5436" w:rsidRDefault="003D5436" w:rsidP="002804CE">
      <w:pPr>
        <w:rPr>
          <w:bCs/>
        </w:rPr>
      </w:pPr>
    </w:p>
    <w:p w14:paraId="178EE6D1" w14:textId="77777777" w:rsidR="003D5436" w:rsidRDefault="003D5436" w:rsidP="00AE1451">
      <w:pPr>
        <w:rPr>
          <w:bCs/>
        </w:rPr>
      </w:pPr>
    </w:p>
    <w:p w14:paraId="207DBD64" w14:textId="67318ED8" w:rsidR="003D5436" w:rsidRDefault="003D5436" w:rsidP="00AE1451">
      <w:pPr>
        <w:rPr>
          <w:bCs/>
        </w:rPr>
      </w:pPr>
      <w:r>
        <w:rPr>
          <w:bCs/>
        </w:rPr>
        <w:t xml:space="preserve">Two subgroups were evaluated. First, analyzing the agreement by the type of finding showed that all LLMs were most accurate and leased biased at estimating the strength of evidence associated with historical findings; they </w:t>
      </w:r>
      <w:r w:rsidR="009506AE">
        <w:rPr>
          <w:bCs/>
        </w:rPr>
        <w:t>s</w:t>
      </w:r>
      <w:r>
        <w:rPr>
          <w:bCs/>
        </w:rPr>
        <w:t xml:space="preserve">truggled to estimate the importance of test-results, comparatively. </w:t>
      </w:r>
    </w:p>
    <w:p w14:paraId="21422781" w14:textId="77777777" w:rsidR="00B20E59" w:rsidRDefault="00B20E59" w:rsidP="00AE1451">
      <w:pPr>
        <w:rPr>
          <w:bCs/>
        </w:rPr>
      </w:pPr>
    </w:p>
    <w:p w14:paraId="0B0F8645" w14:textId="3838257D" w:rsidR="00D53802" w:rsidRDefault="003D5436" w:rsidP="00AE1451">
      <w:pPr>
        <w:rPr>
          <w:bCs/>
        </w:rPr>
      </w:pPr>
      <w:r>
        <w:rPr>
          <w:bCs/>
        </w:rPr>
        <w:t>Second, we analyzed the agreement by supportive (</w:t>
      </w:r>
      <w:proofErr w:type="spellStart"/>
      <w:r>
        <w:rPr>
          <w:bCs/>
        </w:rPr>
        <w:t>LR</w:t>
      </w:r>
      <w:r w:rsidRPr="003D5436">
        <w:rPr>
          <w:bCs/>
          <w:vertAlign w:val="subscript"/>
        </w:rPr>
        <w:t>reported</w:t>
      </w:r>
      <w:proofErr w:type="spellEnd"/>
      <w:r>
        <w:rPr>
          <w:bCs/>
        </w:rPr>
        <w:t xml:space="preserve"> &gt; 1) vs. non-supportive (</w:t>
      </w:r>
      <w:proofErr w:type="spellStart"/>
      <w:r>
        <w:rPr>
          <w:bCs/>
        </w:rPr>
        <w:t>LR</w:t>
      </w:r>
      <w:r w:rsidRPr="003D5436">
        <w:rPr>
          <w:bCs/>
          <w:vertAlign w:val="subscript"/>
        </w:rPr>
        <w:t>reported</w:t>
      </w:r>
      <w:proofErr w:type="spellEnd"/>
      <w:r>
        <w:rPr>
          <w:bCs/>
        </w:rPr>
        <w:t xml:space="preserve"> &lt; 1) evidence.</w:t>
      </w:r>
      <w:r w:rsidR="00D53802">
        <w:rPr>
          <w:bCs/>
        </w:rPr>
        <w:t xml:space="preserve"> 4o-mini was more biased estimating supportive evidence </w:t>
      </w:r>
      <w:r w:rsidR="007C3520">
        <w:rPr>
          <w:bCs/>
        </w:rPr>
        <w:t>than</w:t>
      </w:r>
      <w:r w:rsidR="00D53802">
        <w:rPr>
          <w:bCs/>
        </w:rPr>
        <w:t xml:space="preserve"> non-supportive evidence (1.73x vs 1.16x, </w:t>
      </w:r>
      <w:r w:rsidR="00D53802" w:rsidRPr="00812C3F">
        <w:rPr>
          <w:bCs/>
          <w:i/>
          <w:iCs/>
        </w:rPr>
        <w:t>P</w:t>
      </w:r>
      <w:r w:rsidR="00D53802">
        <w:rPr>
          <w:bCs/>
        </w:rPr>
        <w:t xml:space="preserve"> &lt; .001), 4o did not show a difference (1.04x vs 1.13x, </w:t>
      </w:r>
      <w:r w:rsidR="00D53802" w:rsidRPr="00D53802">
        <w:rPr>
          <w:bCs/>
          <w:i/>
          <w:iCs/>
        </w:rPr>
        <w:t>P</w:t>
      </w:r>
      <w:r w:rsidR="00D53802">
        <w:rPr>
          <w:bCs/>
        </w:rPr>
        <w:t xml:space="preserve"> = .24), and o3-mini was less biased estimating supportive evidence (0.87x vs 1.26x, </w:t>
      </w:r>
      <w:r w:rsidR="00D53802" w:rsidRPr="00812C3F">
        <w:rPr>
          <w:bCs/>
          <w:i/>
          <w:iCs/>
        </w:rPr>
        <w:t>P</w:t>
      </w:r>
      <w:r w:rsidR="00D53802">
        <w:rPr>
          <w:bCs/>
        </w:rPr>
        <w:t xml:space="preserve"> &lt; .001). There was no statistically significant difference in the width of the limits of agreement between positive and negative findings for any of the models (4o-</w:t>
      </w:r>
      <w:proofErr w:type="gramStart"/>
      <w:r w:rsidR="00D53802">
        <w:rPr>
          <w:bCs/>
        </w:rPr>
        <w:t xml:space="preserve">mini </w:t>
      </w:r>
      <w:r w:rsidR="00D53802" w:rsidRPr="00D53802">
        <w:rPr>
          <w:bCs/>
          <w:i/>
          <w:iCs/>
        </w:rPr>
        <w:t>P</w:t>
      </w:r>
      <w:proofErr w:type="gramEnd"/>
      <w:r w:rsidR="00D53802">
        <w:rPr>
          <w:bCs/>
        </w:rPr>
        <w:t xml:space="preserve"> = .20, 4o </w:t>
      </w:r>
      <w:r w:rsidR="00D53802" w:rsidRPr="00D53802">
        <w:rPr>
          <w:bCs/>
          <w:i/>
          <w:iCs/>
        </w:rPr>
        <w:t>P</w:t>
      </w:r>
      <w:r w:rsidR="00D53802">
        <w:rPr>
          <w:bCs/>
        </w:rPr>
        <w:t xml:space="preserve"> = .60, o3-</w:t>
      </w:r>
      <w:proofErr w:type="gramStart"/>
      <w:r w:rsidR="00D53802">
        <w:rPr>
          <w:bCs/>
        </w:rPr>
        <w:t xml:space="preserve">mini </w:t>
      </w:r>
      <w:r w:rsidR="00D53802" w:rsidRPr="00D53802">
        <w:rPr>
          <w:bCs/>
          <w:i/>
          <w:iCs/>
        </w:rPr>
        <w:t>P</w:t>
      </w:r>
      <w:proofErr w:type="gramEnd"/>
      <w:r w:rsidR="00D53802">
        <w:rPr>
          <w:bCs/>
        </w:rPr>
        <w:t xml:space="preserve"> = .22). </w:t>
      </w:r>
    </w:p>
    <w:p w14:paraId="54553DA5" w14:textId="77777777" w:rsidR="00D53802" w:rsidRDefault="00D53802" w:rsidP="00812C3F">
      <w:pPr>
        <w:rPr>
          <w:b/>
        </w:rPr>
      </w:pPr>
    </w:p>
    <w:p w14:paraId="064C8779" w14:textId="38AA1D04" w:rsidR="00812C3F" w:rsidRPr="00812C3F" w:rsidRDefault="00B20E59" w:rsidP="00812C3F">
      <w:pPr>
        <w:rPr>
          <w:b/>
        </w:rPr>
      </w:pPr>
      <w:r w:rsidRPr="00B20E59">
        <w:rPr>
          <w:b/>
        </w:rPr>
        <w:t xml:space="preserve">Figure 2: </w:t>
      </w:r>
      <w:r w:rsidR="00812C3F" w:rsidRPr="00812C3F">
        <w:rPr>
          <w:b/>
          <w:bCs/>
        </w:rPr>
        <w:t>Agreement between literature-reported and LLM-generated likelihood ratios</w:t>
      </w:r>
      <w:r w:rsidR="002804CE">
        <w:rPr>
          <w:b/>
          <w:bCs/>
        </w:rPr>
        <w:t xml:space="preserve">: </w:t>
      </w:r>
      <w:r w:rsidR="002804CE">
        <w:t xml:space="preserve">Dashed lines </w:t>
      </w:r>
      <w:r w:rsidR="002804CE">
        <w:rPr>
          <w:bCs/>
        </w:rPr>
        <w:t>indicat</w:t>
      </w:r>
      <w:r w:rsidR="002804CE">
        <w:rPr>
          <w:bCs/>
        </w:rPr>
        <w:t>e</w:t>
      </w:r>
      <w:r w:rsidR="002804CE">
        <w:rPr>
          <w:bCs/>
        </w:rPr>
        <w:t xml:space="preserve"> the</w:t>
      </w:r>
      <w:r w:rsidR="002804CE">
        <w:rPr>
          <w:bCs/>
        </w:rPr>
        <w:t xml:space="preserve"> multiplicative (i.e.</w:t>
      </w:r>
      <w:r w:rsidR="002804CE">
        <w:rPr>
          <w:bCs/>
        </w:rPr>
        <w:t xml:space="preserve"> x-fold</w:t>
      </w:r>
      <w:r w:rsidR="002804CE">
        <w:rPr>
          <w:bCs/>
        </w:rPr>
        <w:t>)</w:t>
      </w:r>
      <w:r w:rsidR="002804CE">
        <w:rPr>
          <w:bCs/>
        </w:rPr>
        <w:t xml:space="preserve"> range in which 95% of estimates would be expected to be from a</w:t>
      </w:r>
      <w:r w:rsidR="002804CE">
        <w:rPr>
          <w:bCs/>
        </w:rPr>
        <w:t xml:space="preserve"> value reported on theNNT.com</w:t>
      </w:r>
    </w:p>
    <w:p w14:paraId="38EF74D2" w14:textId="02284B0F" w:rsidR="00234DED" w:rsidRDefault="002804CE" w:rsidP="00AE1451">
      <w:pPr>
        <w:rPr>
          <w:bCs/>
        </w:rPr>
      </w:pPr>
      <w:r w:rsidRPr="002804CE">
        <w:rPr>
          <w:bCs/>
        </w:rPr>
        <w:lastRenderedPageBreak/>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2"/>
                    <a:stretch>
                      <a:fillRect/>
                    </a:stretch>
                  </pic:blipFill>
                  <pic:spPr>
                    <a:xfrm>
                      <a:off x="0" y="0"/>
                      <a:ext cx="5943600" cy="2296160"/>
                    </a:xfrm>
                    <a:prstGeom prst="rect">
                      <a:avLst/>
                    </a:prstGeom>
                  </pic:spPr>
                </pic:pic>
              </a:graphicData>
            </a:graphic>
          </wp:inline>
        </w:drawing>
      </w:r>
    </w:p>
    <w:p w14:paraId="0182B6C6" w14:textId="18ED5450" w:rsidR="00B20E59" w:rsidRPr="00D53802" w:rsidRDefault="00812C3F" w:rsidP="00D53802">
      <w:pPr>
        <w:pStyle w:val="p1"/>
      </w:pPr>
      <w:r w:rsidRPr="00812C3F">
        <w:t>Each panel shows the agreement between reported and model-generated likelihood ratios (LRs). The y-axis shows the log ratio (reported/model), and the x-axis shows the geometric mean of paired LRs. Solid black lines represent mean bias; dashed lines represent 95%</w:t>
      </w:r>
      <w:r>
        <w:t xml:space="preserve"> x-fold</w:t>
      </w:r>
      <w:r w:rsidRPr="00812C3F">
        <w:t xml:space="preserve"> limits of agreement (</w:t>
      </w:r>
      <w:proofErr w:type="spellStart"/>
      <w:r w:rsidRPr="00812C3F">
        <w:t>LoA</w:t>
      </w:r>
      <w:proofErr w:type="spellEnd"/>
      <w:r w:rsidRPr="00812C3F">
        <w:t>)</w:t>
      </w:r>
      <w:r>
        <w:t xml:space="preserve">. </w:t>
      </w:r>
      <w:r w:rsidRPr="00812C3F">
        <w:t xml:space="preserve">Narrower </w:t>
      </w:r>
      <w:r>
        <w:t>coverage</w:t>
      </w:r>
      <w:r w:rsidRPr="00812C3F">
        <w:t xml:space="preserve"> intervals represent closer agreement, and deviations of the mean line from unity indicate systematic bias.</w:t>
      </w:r>
      <w:r>
        <w:t xml:space="preserve"> S</w:t>
      </w:r>
      <w:r w:rsidRPr="00812C3F">
        <w:t xml:space="preserve">haded areas indicate the </w:t>
      </w:r>
      <w:r>
        <w:t>confidence</w:t>
      </w:r>
      <w:r w:rsidRPr="00812C3F">
        <w:t xml:space="preserve"> intervals</w:t>
      </w:r>
      <w:r>
        <w:t xml:space="preserve"> on each bound of agreement</w:t>
      </w:r>
      <w:r w:rsidRPr="00812C3F">
        <w:t>.</w:t>
      </w:r>
    </w:p>
    <w:p w14:paraId="0D73A128" w14:textId="3CA453AB" w:rsidR="00394C68" w:rsidRPr="00394C68" w:rsidRDefault="00234DED" w:rsidP="00394C68">
      <w:pPr>
        <w:rPr>
          <w:b/>
          <w:bCs/>
        </w:rPr>
      </w:pPr>
      <w:r w:rsidRPr="00B20E59">
        <w:rPr>
          <w:b/>
        </w:rPr>
        <w:t>Table 2:</w:t>
      </w:r>
      <w:r w:rsidR="00394C68">
        <w:rPr>
          <w:b/>
        </w:rPr>
        <w:t xml:space="preserve"> </w:t>
      </w:r>
      <w:r w:rsidR="00394C68" w:rsidRPr="00394C68">
        <w:rPr>
          <w:b/>
          <w:bCs/>
        </w:rPr>
        <w:t>Multiplicative coverage intervals for LLM-generated likelihood ratios</w:t>
      </w:r>
    </w:p>
    <w:p w14:paraId="27FA2F9C" w14:textId="77777777" w:rsidR="00394C68" w:rsidRPr="00394C68" w:rsidRDefault="00394C68" w:rsidP="00394C68">
      <w:pPr>
        <w:rPr>
          <w:bCs/>
        </w:rPr>
      </w:pPr>
    </w:p>
    <w:p w14:paraId="56E22171" w14:textId="70C9DB45" w:rsidR="00412604" w:rsidRPr="00394C68" w:rsidRDefault="00394C68" w:rsidP="00E519AE">
      <w:pPr>
        <w:rPr>
          <w:bCs/>
        </w:rPr>
      </w:pPr>
      <w:r w:rsidRPr="00394C68">
        <w:rPr>
          <w:bCs/>
        </w:rPr>
        <w:t>The table shows intervals that bound 50%, 75%, 90%, 95%, and 99% of model-generated likelihood ratios relative to literature-reported values. Intervals are expressed as multiplicative factors (“×”), indicating how far each model</w:t>
      </w:r>
      <w:r>
        <w:rPr>
          <w:bCs/>
        </w:rPr>
        <w:t xml:space="preserve"> can be expected to deviate </w:t>
      </w:r>
      <w:r w:rsidRPr="00394C68">
        <w:rPr>
          <w:bCs/>
        </w:rPr>
        <w:t xml:space="preserve">reported LRs. Parentheses show 95% confidence intervals </w:t>
      </w:r>
      <w:r>
        <w:rPr>
          <w:bCs/>
        </w:rPr>
        <w:t>for</w:t>
      </w:r>
      <w:r w:rsidRPr="00394C68">
        <w:rPr>
          <w:bCs/>
        </w:rPr>
        <w:t xml:space="preserve"> </w:t>
      </w:r>
      <w:r>
        <w:rPr>
          <w:bCs/>
        </w:rPr>
        <w:t xml:space="preserve">the estimate of </w:t>
      </w:r>
      <w:r w:rsidRPr="00394C68">
        <w:rPr>
          <w:bCs/>
        </w:rPr>
        <w:t>each coverage limit</w:t>
      </w:r>
      <w:r>
        <w:rPr>
          <w:bCs/>
        </w:rPr>
        <w:t>.</w:t>
      </w:r>
    </w:p>
    <w:p w14:paraId="2AD5BF47" w14:textId="77777777" w:rsidR="00412604" w:rsidRDefault="00412604" w:rsidP="00E519AE">
      <w:pPr>
        <w:rPr>
          <w:b/>
          <w:bCs/>
        </w:rPr>
      </w:pPr>
    </w:p>
    <w:p w14:paraId="0FCB9E28" w14:textId="3C29CE22" w:rsidR="000907D6" w:rsidRPr="00E519AE" w:rsidRDefault="000907D6" w:rsidP="00E519AE">
      <w:pPr>
        <w:rPr>
          <w:b/>
          <w:bCs/>
        </w:rPr>
      </w:pPr>
      <w:r w:rsidRPr="00E519AE">
        <w:rPr>
          <w:b/>
          <w:bCs/>
        </w:rPr>
        <w:t>Model: 4o-mini</w:t>
      </w:r>
    </w:p>
    <w:tbl>
      <w:tblPr>
        <w:tblStyle w:val="TableGrid"/>
        <w:tblW w:w="0" w:type="auto"/>
        <w:tblLook w:val="04A0" w:firstRow="1" w:lastRow="0" w:firstColumn="1" w:lastColumn="0" w:noHBand="0" w:noVBand="1"/>
      </w:tblPr>
      <w:tblGrid>
        <w:gridCol w:w="1170"/>
        <w:gridCol w:w="2335"/>
        <w:gridCol w:w="2520"/>
      </w:tblGrid>
      <w:tr w:rsidR="000907D6" w14:paraId="4646626C" w14:textId="77777777" w:rsidTr="00E519AE">
        <w:tc>
          <w:tcPr>
            <w:tcW w:w="1170" w:type="dxa"/>
          </w:tcPr>
          <w:p w14:paraId="117F1790" w14:textId="77777777" w:rsidR="000907D6" w:rsidRDefault="000907D6" w:rsidP="00552533">
            <w:r>
              <w:t>Coverage Interval</w:t>
            </w:r>
          </w:p>
        </w:tc>
        <w:tc>
          <w:tcPr>
            <w:tcW w:w="2335" w:type="dxa"/>
          </w:tcPr>
          <w:p w14:paraId="53B7972C" w14:textId="77777777" w:rsidR="000907D6" w:rsidRDefault="000907D6" w:rsidP="00552533">
            <w:r>
              <w:t>Lower edge (95% CI)</w:t>
            </w:r>
          </w:p>
        </w:tc>
        <w:tc>
          <w:tcPr>
            <w:tcW w:w="2520" w:type="dxa"/>
          </w:tcPr>
          <w:p w14:paraId="452F651A" w14:textId="77777777" w:rsidR="000907D6" w:rsidRDefault="000907D6" w:rsidP="00552533">
            <w:r>
              <w:t>Upper edge (95% CI)</w:t>
            </w:r>
          </w:p>
        </w:tc>
      </w:tr>
      <w:tr w:rsidR="000907D6" w14:paraId="1267B609" w14:textId="77777777" w:rsidTr="00E519AE">
        <w:tc>
          <w:tcPr>
            <w:tcW w:w="1170" w:type="dxa"/>
          </w:tcPr>
          <w:p w14:paraId="153AAA1F" w14:textId="77777777" w:rsidR="000907D6" w:rsidRDefault="000907D6" w:rsidP="00552533">
            <w:r>
              <w:t>50%</w:t>
            </w:r>
          </w:p>
        </w:tc>
        <w:tc>
          <w:tcPr>
            <w:tcW w:w="2335" w:type="dxa"/>
          </w:tcPr>
          <w:p w14:paraId="069D156C" w14:textId="77777777" w:rsidR="000907D6" w:rsidRDefault="000907D6" w:rsidP="00552533">
            <w:r>
              <w:t>0.71x (0.65x - 0.77x)</w:t>
            </w:r>
          </w:p>
        </w:tc>
        <w:tc>
          <w:tcPr>
            <w:tcW w:w="2520" w:type="dxa"/>
          </w:tcPr>
          <w:p w14:paraId="534B7F83" w14:textId="77777777" w:rsidR="000907D6" w:rsidRDefault="000907D6" w:rsidP="00552533">
            <w:r>
              <w:t>2.88 (2.64x - 3.14x)</w:t>
            </w:r>
          </w:p>
        </w:tc>
      </w:tr>
      <w:tr w:rsidR="000907D6" w14:paraId="5453E9BC" w14:textId="77777777" w:rsidTr="00E519AE">
        <w:tc>
          <w:tcPr>
            <w:tcW w:w="1170" w:type="dxa"/>
          </w:tcPr>
          <w:p w14:paraId="2FBF2AE5" w14:textId="77777777" w:rsidR="000907D6" w:rsidRDefault="000907D6" w:rsidP="00552533">
            <w:r>
              <w:t>75%</w:t>
            </w:r>
          </w:p>
        </w:tc>
        <w:tc>
          <w:tcPr>
            <w:tcW w:w="2335" w:type="dxa"/>
          </w:tcPr>
          <w:p w14:paraId="53DD72CD" w14:textId="77777777" w:rsidR="000907D6" w:rsidRDefault="000907D6" w:rsidP="00552533">
            <w:r>
              <w:t>0.43x (0.39x - 0.47x)</w:t>
            </w:r>
          </w:p>
        </w:tc>
        <w:tc>
          <w:tcPr>
            <w:tcW w:w="2520" w:type="dxa"/>
          </w:tcPr>
          <w:p w14:paraId="7189F39E" w14:textId="77777777" w:rsidR="000907D6" w:rsidRDefault="000907D6" w:rsidP="00552533">
            <w:r>
              <w:t>4.73 (4.28x - 5.23x)</w:t>
            </w:r>
          </w:p>
        </w:tc>
      </w:tr>
      <w:tr w:rsidR="000907D6" w14:paraId="4F6EF9EB" w14:textId="77777777" w:rsidTr="00E519AE">
        <w:tc>
          <w:tcPr>
            <w:tcW w:w="1170" w:type="dxa"/>
          </w:tcPr>
          <w:p w14:paraId="323ABC5F" w14:textId="77777777" w:rsidR="000907D6" w:rsidRDefault="000907D6" w:rsidP="00552533">
            <w:r>
              <w:t>90%</w:t>
            </w:r>
          </w:p>
        </w:tc>
        <w:tc>
          <w:tcPr>
            <w:tcW w:w="2335" w:type="dxa"/>
          </w:tcPr>
          <w:p w14:paraId="125951A5" w14:textId="77777777" w:rsidR="000907D6" w:rsidRDefault="000907D6" w:rsidP="00552533">
            <w:r>
              <w:t>0.26x (0.23x - 0.29x)</w:t>
            </w:r>
          </w:p>
        </w:tc>
        <w:tc>
          <w:tcPr>
            <w:tcW w:w="2520" w:type="dxa"/>
          </w:tcPr>
          <w:p w14:paraId="079DE536" w14:textId="77777777" w:rsidR="000907D6" w:rsidRDefault="000907D6" w:rsidP="00552533">
            <w:r>
              <w:t>7.93 (7.04x - 8.93x)</w:t>
            </w:r>
          </w:p>
        </w:tc>
      </w:tr>
      <w:tr w:rsidR="000907D6" w14:paraId="30256098" w14:textId="77777777" w:rsidTr="00E519AE">
        <w:tc>
          <w:tcPr>
            <w:tcW w:w="1170" w:type="dxa"/>
          </w:tcPr>
          <w:p w14:paraId="6F769A23" w14:textId="77777777" w:rsidR="000907D6" w:rsidRDefault="000907D6" w:rsidP="00552533">
            <w:r>
              <w:t>95%</w:t>
            </w:r>
          </w:p>
        </w:tc>
        <w:tc>
          <w:tcPr>
            <w:tcW w:w="2335" w:type="dxa"/>
          </w:tcPr>
          <w:p w14:paraId="340434E4" w14:textId="77777777" w:rsidR="000907D6" w:rsidRDefault="000907D6" w:rsidP="00552533">
            <w:r>
              <w:t>0.18x (0.16x - 0.21x)</w:t>
            </w:r>
          </w:p>
        </w:tc>
        <w:tc>
          <w:tcPr>
            <w:tcW w:w="2520" w:type="dxa"/>
          </w:tcPr>
          <w:p w14:paraId="206DD231" w14:textId="77777777" w:rsidR="000907D6" w:rsidRDefault="000907D6" w:rsidP="00552533">
            <w:r>
              <w:t>11.02 (9.65x - 12.58x)</w:t>
            </w:r>
          </w:p>
        </w:tc>
      </w:tr>
      <w:tr w:rsidR="000907D6" w14:paraId="515D8761" w14:textId="77777777" w:rsidTr="00E519AE">
        <w:tc>
          <w:tcPr>
            <w:tcW w:w="1170" w:type="dxa"/>
          </w:tcPr>
          <w:p w14:paraId="24F762F0" w14:textId="77777777" w:rsidR="000907D6" w:rsidRDefault="000907D6" w:rsidP="00552533">
            <w:r>
              <w:t>99%</w:t>
            </w:r>
          </w:p>
        </w:tc>
        <w:tc>
          <w:tcPr>
            <w:tcW w:w="2335" w:type="dxa"/>
          </w:tcPr>
          <w:p w14:paraId="419B621C" w14:textId="77777777" w:rsidR="000907D6" w:rsidRDefault="000907D6" w:rsidP="00552533">
            <w:r>
              <w:t>0.10x (0.08x - 0.11x)</w:t>
            </w:r>
          </w:p>
        </w:tc>
        <w:tc>
          <w:tcPr>
            <w:tcW w:w="2520" w:type="dxa"/>
          </w:tcPr>
          <w:p w14:paraId="010FAC9C" w14:textId="77777777" w:rsidR="000907D6" w:rsidRDefault="000907D6" w:rsidP="00552533">
            <w:r>
              <w:t>20.95 (17.83x - 24.61x)</w:t>
            </w:r>
          </w:p>
        </w:tc>
      </w:tr>
    </w:tbl>
    <w:p w14:paraId="0C1F829D" w14:textId="77777777" w:rsidR="000907D6" w:rsidRDefault="000907D6" w:rsidP="000907D6"/>
    <w:p w14:paraId="2FE26EF8" w14:textId="77777777" w:rsidR="000907D6" w:rsidRPr="00E519AE" w:rsidRDefault="000907D6" w:rsidP="00E519AE">
      <w:pPr>
        <w:rPr>
          <w:b/>
          <w:bCs/>
        </w:rPr>
      </w:pPr>
      <w:r w:rsidRPr="00E519AE">
        <w:rPr>
          <w:b/>
          <w:bCs/>
        </w:rPr>
        <w:t>Model: 4o</w:t>
      </w:r>
    </w:p>
    <w:tbl>
      <w:tblPr>
        <w:tblStyle w:val="TableGrid"/>
        <w:tblW w:w="0" w:type="auto"/>
        <w:tblLook w:val="04A0" w:firstRow="1" w:lastRow="0" w:firstColumn="1" w:lastColumn="0" w:noHBand="0" w:noVBand="1"/>
      </w:tblPr>
      <w:tblGrid>
        <w:gridCol w:w="1255"/>
        <w:gridCol w:w="2340"/>
        <w:gridCol w:w="2520"/>
      </w:tblGrid>
      <w:tr w:rsidR="000907D6" w14:paraId="0477E158" w14:textId="77777777" w:rsidTr="00E519AE">
        <w:tc>
          <w:tcPr>
            <w:tcW w:w="1255" w:type="dxa"/>
          </w:tcPr>
          <w:p w14:paraId="1CC7E0D6" w14:textId="77777777" w:rsidR="000907D6" w:rsidRDefault="000907D6" w:rsidP="00552533">
            <w:r>
              <w:t>Coverage Interval</w:t>
            </w:r>
          </w:p>
        </w:tc>
        <w:tc>
          <w:tcPr>
            <w:tcW w:w="2340" w:type="dxa"/>
          </w:tcPr>
          <w:p w14:paraId="3B0922D2" w14:textId="77777777" w:rsidR="000907D6" w:rsidRDefault="000907D6" w:rsidP="00552533">
            <w:r>
              <w:t>Lower edge (95% CI)</w:t>
            </w:r>
          </w:p>
        </w:tc>
        <w:tc>
          <w:tcPr>
            <w:tcW w:w="2520" w:type="dxa"/>
          </w:tcPr>
          <w:p w14:paraId="6889AB27" w14:textId="77777777" w:rsidR="000907D6" w:rsidRDefault="000907D6" w:rsidP="00552533">
            <w:r>
              <w:t>Upper edge (95% CI)</w:t>
            </w:r>
          </w:p>
        </w:tc>
      </w:tr>
      <w:tr w:rsidR="000907D6" w14:paraId="717525C5" w14:textId="77777777" w:rsidTr="00E519AE">
        <w:tc>
          <w:tcPr>
            <w:tcW w:w="1255" w:type="dxa"/>
          </w:tcPr>
          <w:p w14:paraId="060CAF36" w14:textId="77777777" w:rsidR="000907D6" w:rsidRDefault="000907D6" w:rsidP="00552533">
            <w:r>
              <w:t>50%</w:t>
            </w:r>
          </w:p>
        </w:tc>
        <w:tc>
          <w:tcPr>
            <w:tcW w:w="2340" w:type="dxa"/>
          </w:tcPr>
          <w:p w14:paraId="2FAA4D9C" w14:textId="77777777" w:rsidR="000907D6" w:rsidRDefault="000907D6" w:rsidP="00552533">
            <w:r>
              <w:t>0.58x (0.54x - 0.63x)</w:t>
            </w:r>
          </w:p>
        </w:tc>
        <w:tc>
          <w:tcPr>
            <w:tcW w:w="2520" w:type="dxa"/>
          </w:tcPr>
          <w:p w14:paraId="33702CD8" w14:textId="77777777" w:rsidR="000907D6" w:rsidRDefault="000907D6" w:rsidP="00552533">
            <w:r>
              <w:t>2.01 (1.86x - 2.17x)</w:t>
            </w:r>
          </w:p>
        </w:tc>
      </w:tr>
      <w:tr w:rsidR="000907D6" w14:paraId="7C8C969B" w14:textId="77777777" w:rsidTr="00E519AE">
        <w:tc>
          <w:tcPr>
            <w:tcW w:w="1255" w:type="dxa"/>
          </w:tcPr>
          <w:p w14:paraId="3636E576" w14:textId="77777777" w:rsidR="000907D6" w:rsidRDefault="000907D6" w:rsidP="00552533">
            <w:r>
              <w:t>75%</w:t>
            </w:r>
          </w:p>
        </w:tc>
        <w:tc>
          <w:tcPr>
            <w:tcW w:w="2340" w:type="dxa"/>
          </w:tcPr>
          <w:p w14:paraId="730DB31C" w14:textId="77777777" w:rsidR="000907D6" w:rsidRDefault="000907D6" w:rsidP="00552533">
            <w:r>
              <w:t>0.38x (0.34x - 0.41x)</w:t>
            </w:r>
          </w:p>
        </w:tc>
        <w:tc>
          <w:tcPr>
            <w:tcW w:w="2520" w:type="dxa"/>
          </w:tcPr>
          <w:p w14:paraId="6F9D31CE" w14:textId="77777777" w:rsidR="000907D6" w:rsidRDefault="000907D6" w:rsidP="00552533">
            <w:r>
              <w:t>3.11 (2.85x - 3.40x)</w:t>
            </w:r>
          </w:p>
        </w:tc>
      </w:tr>
      <w:tr w:rsidR="000907D6" w14:paraId="6886E76C" w14:textId="77777777" w:rsidTr="00E519AE">
        <w:tc>
          <w:tcPr>
            <w:tcW w:w="1255" w:type="dxa"/>
          </w:tcPr>
          <w:p w14:paraId="387AB25E" w14:textId="77777777" w:rsidR="000907D6" w:rsidRDefault="000907D6" w:rsidP="00552533">
            <w:r>
              <w:t>90%</w:t>
            </w:r>
          </w:p>
        </w:tc>
        <w:tc>
          <w:tcPr>
            <w:tcW w:w="2340" w:type="dxa"/>
          </w:tcPr>
          <w:p w14:paraId="561995F1" w14:textId="77777777" w:rsidR="000907D6" w:rsidRDefault="000907D6" w:rsidP="00552533">
            <w:r>
              <w:t>0.24x (0.21x - 0.26x)</w:t>
            </w:r>
          </w:p>
        </w:tc>
        <w:tc>
          <w:tcPr>
            <w:tcW w:w="2520" w:type="dxa"/>
          </w:tcPr>
          <w:p w14:paraId="2E9A1791" w14:textId="77777777" w:rsidR="000907D6" w:rsidRDefault="000907D6" w:rsidP="00552533">
            <w:r>
              <w:t>4.91 (4.42x - 5.45x)</w:t>
            </w:r>
          </w:p>
        </w:tc>
      </w:tr>
      <w:tr w:rsidR="000907D6" w14:paraId="0781199E" w14:textId="77777777" w:rsidTr="00E519AE">
        <w:tc>
          <w:tcPr>
            <w:tcW w:w="1255" w:type="dxa"/>
          </w:tcPr>
          <w:p w14:paraId="1A68FA98" w14:textId="77777777" w:rsidR="000907D6" w:rsidRDefault="000907D6" w:rsidP="00552533">
            <w:r>
              <w:t>95%</w:t>
            </w:r>
          </w:p>
        </w:tc>
        <w:tc>
          <w:tcPr>
            <w:tcW w:w="2340" w:type="dxa"/>
          </w:tcPr>
          <w:p w14:paraId="48626353" w14:textId="77777777" w:rsidR="000907D6" w:rsidRDefault="000907D6" w:rsidP="00552533">
            <w:r>
              <w:t>0.18x (0.16x - 0.20x)</w:t>
            </w:r>
          </w:p>
        </w:tc>
        <w:tc>
          <w:tcPr>
            <w:tcW w:w="2520" w:type="dxa"/>
          </w:tcPr>
          <w:p w14:paraId="01893349" w14:textId="77777777" w:rsidR="000907D6" w:rsidRDefault="000907D6" w:rsidP="00552533">
            <w:r>
              <w:t>6.55 (5.83x - 7.37x)</w:t>
            </w:r>
          </w:p>
        </w:tc>
      </w:tr>
      <w:tr w:rsidR="000907D6" w14:paraId="1DE8E28F" w14:textId="77777777" w:rsidTr="00E519AE">
        <w:tc>
          <w:tcPr>
            <w:tcW w:w="1255" w:type="dxa"/>
          </w:tcPr>
          <w:p w14:paraId="7EC0684F" w14:textId="77777777" w:rsidR="000907D6" w:rsidRDefault="000907D6" w:rsidP="00552533">
            <w:r>
              <w:t>99%</w:t>
            </w:r>
          </w:p>
        </w:tc>
        <w:tc>
          <w:tcPr>
            <w:tcW w:w="2340" w:type="dxa"/>
          </w:tcPr>
          <w:p w14:paraId="366EA6F5" w14:textId="77777777" w:rsidR="000907D6" w:rsidRDefault="000907D6" w:rsidP="00552533">
            <w:r>
              <w:t>0.10x (0.09x - 0.12x)</w:t>
            </w:r>
          </w:p>
        </w:tc>
        <w:tc>
          <w:tcPr>
            <w:tcW w:w="2520" w:type="dxa"/>
          </w:tcPr>
          <w:p w14:paraId="4E07D7A6" w14:textId="77777777" w:rsidR="000907D6" w:rsidRDefault="000907D6" w:rsidP="00552533">
            <w:r>
              <w:t>11.55 (10.02x - 13.31x)</w:t>
            </w:r>
          </w:p>
        </w:tc>
      </w:tr>
    </w:tbl>
    <w:p w14:paraId="0A4846F8" w14:textId="77777777" w:rsidR="000907D6" w:rsidRDefault="000907D6" w:rsidP="000907D6"/>
    <w:p w14:paraId="11D7425B" w14:textId="77777777" w:rsidR="000907D6" w:rsidRPr="00E519AE" w:rsidRDefault="000907D6" w:rsidP="00E519AE">
      <w:pPr>
        <w:rPr>
          <w:b/>
          <w:bCs/>
        </w:rPr>
      </w:pPr>
      <w:r w:rsidRPr="00E519AE">
        <w:rPr>
          <w:b/>
          <w:bCs/>
        </w:rPr>
        <w:lastRenderedPageBreak/>
        <w:t>Model: o3-mini</w:t>
      </w:r>
    </w:p>
    <w:tbl>
      <w:tblPr>
        <w:tblStyle w:val="TableGrid"/>
        <w:tblW w:w="0" w:type="auto"/>
        <w:tblLook w:val="04A0" w:firstRow="1" w:lastRow="0" w:firstColumn="1" w:lastColumn="0" w:noHBand="0" w:noVBand="1"/>
      </w:tblPr>
      <w:tblGrid>
        <w:gridCol w:w="1170"/>
        <w:gridCol w:w="2335"/>
        <w:gridCol w:w="2340"/>
      </w:tblGrid>
      <w:tr w:rsidR="000907D6" w14:paraId="0C794483" w14:textId="77777777" w:rsidTr="00E519AE">
        <w:tc>
          <w:tcPr>
            <w:tcW w:w="1170" w:type="dxa"/>
          </w:tcPr>
          <w:p w14:paraId="0A19619F" w14:textId="77777777" w:rsidR="000907D6" w:rsidRDefault="000907D6" w:rsidP="00552533">
            <w:r>
              <w:t>Coverage Interval</w:t>
            </w:r>
          </w:p>
        </w:tc>
        <w:tc>
          <w:tcPr>
            <w:tcW w:w="2335" w:type="dxa"/>
          </w:tcPr>
          <w:p w14:paraId="0AC2CBF5" w14:textId="77777777" w:rsidR="000907D6" w:rsidRDefault="000907D6" w:rsidP="00552533">
            <w:r>
              <w:t>Lower edge (95% CI)</w:t>
            </w:r>
          </w:p>
        </w:tc>
        <w:tc>
          <w:tcPr>
            <w:tcW w:w="2340" w:type="dxa"/>
          </w:tcPr>
          <w:p w14:paraId="6E173C82" w14:textId="77777777" w:rsidR="000907D6" w:rsidRDefault="000907D6" w:rsidP="00552533">
            <w:r>
              <w:t>Upper edge (95% CI)</w:t>
            </w:r>
          </w:p>
        </w:tc>
      </w:tr>
      <w:tr w:rsidR="000907D6" w14:paraId="0D54121D" w14:textId="77777777" w:rsidTr="00E519AE">
        <w:tc>
          <w:tcPr>
            <w:tcW w:w="1170" w:type="dxa"/>
          </w:tcPr>
          <w:p w14:paraId="2345FDAE" w14:textId="77777777" w:rsidR="000907D6" w:rsidRDefault="000907D6" w:rsidP="00552533">
            <w:r>
              <w:t>50%</w:t>
            </w:r>
          </w:p>
        </w:tc>
        <w:tc>
          <w:tcPr>
            <w:tcW w:w="2335" w:type="dxa"/>
          </w:tcPr>
          <w:p w14:paraId="4F21B681" w14:textId="77777777" w:rsidR="000907D6" w:rsidRDefault="000907D6" w:rsidP="00552533">
            <w:r>
              <w:t>0.60x (0.57x - 0.65x)</w:t>
            </w:r>
          </w:p>
        </w:tc>
        <w:tc>
          <w:tcPr>
            <w:tcW w:w="2340" w:type="dxa"/>
          </w:tcPr>
          <w:p w14:paraId="5B6358D7" w14:textId="77777777" w:rsidR="000907D6" w:rsidRDefault="000907D6" w:rsidP="00552533">
            <w:r>
              <w:t>1.79 (1.67x - 1.91x)</w:t>
            </w:r>
          </w:p>
        </w:tc>
      </w:tr>
      <w:tr w:rsidR="000907D6" w14:paraId="0BAC7E91" w14:textId="77777777" w:rsidTr="00E519AE">
        <w:tc>
          <w:tcPr>
            <w:tcW w:w="1170" w:type="dxa"/>
          </w:tcPr>
          <w:p w14:paraId="6D47AC7D" w14:textId="77777777" w:rsidR="000907D6" w:rsidRDefault="000907D6" w:rsidP="00552533">
            <w:r>
              <w:t>75%</w:t>
            </w:r>
          </w:p>
        </w:tc>
        <w:tc>
          <w:tcPr>
            <w:tcW w:w="2335" w:type="dxa"/>
          </w:tcPr>
          <w:p w14:paraId="71B11BF6" w14:textId="77777777" w:rsidR="000907D6" w:rsidRDefault="000907D6" w:rsidP="00552533">
            <w:r>
              <w:t>0.41x (0.38x - 0.45x)</w:t>
            </w:r>
          </w:p>
        </w:tc>
        <w:tc>
          <w:tcPr>
            <w:tcW w:w="2340" w:type="dxa"/>
          </w:tcPr>
          <w:p w14:paraId="328AA36E" w14:textId="77777777" w:rsidR="000907D6" w:rsidRDefault="000907D6" w:rsidP="00552533">
            <w:r>
              <w:t>2.62 (2.43x - 2.83x)</w:t>
            </w:r>
          </w:p>
        </w:tc>
      </w:tr>
      <w:tr w:rsidR="000907D6" w14:paraId="619CC4D2" w14:textId="77777777" w:rsidTr="00E519AE">
        <w:tc>
          <w:tcPr>
            <w:tcW w:w="1170" w:type="dxa"/>
          </w:tcPr>
          <w:p w14:paraId="73803EB7" w14:textId="77777777" w:rsidR="000907D6" w:rsidRDefault="000907D6" w:rsidP="00552533">
            <w:r>
              <w:t>90%</w:t>
            </w:r>
          </w:p>
        </w:tc>
        <w:tc>
          <w:tcPr>
            <w:tcW w:w="2335" w:type="dxa"/>
          </w:tcPr>
          <w:p w14:paraId="19F2DB9C" w14:textId="77777777" w:rsidR="000907D6" w:rsidRDefault="000907D6" w:rsidP="00552533">
            <w:r>
              <w:t>0.28x (0.25x - 0.30x)</w:t>
            </w:r>
          </w:p>
        </w:tc>
        <w:tc>
          <w:tcPr>
            <w:tcW w:w="2340" w:type="dxa"/>
          </w:tcPr>
          <w:p w14:paraId="14DF9D28" w14:textId="77777777" w:rsidR="000907D6" w:rsidRDefault="000907D6" w:rsidP="00552533">
            <w:r>
              <w:t>3.90 (3.56x - 4.27x)</w:t>
            </w:r>
          </w:p>
        </w:tc>
      </w:tr>
      <w:tr w:rsidR="000907D6" w14:paraId="5614FEAB" w14:textId="77777777" w:rsidTr="00E519AE">
        <w:tc>
          <w:tcPr>
            <w:tcW w:w="1170" w:type="dxa"/>
          </w:tcPr>
          <w:p w14:paraId="56379C75" w14:textId="77777777" w:rsidR="000907D6" w:rsidRDefault="000907D6" w:rsidP="00552533">
            <w:r>
              <w:t>95%</w:t>
            </w:r>
          </w:p>
        </w:tc>
        <w:tc>
          <w:tcPr>
            <w:tcW w:w="2335" w:type="dxa"/>
          </w:tcPr>
          <w:p w14:paraId="2E7A0B1F" w14:textId="77777777" w:rsidR="000907D6" w:rsidRDefault="000907D6" w:rsidP="00552533">
            <w:r>
              <w:t>0.22x (0.19x - 0.24x)</w:t>
            </w:r>
          </w:p>
        </w:tc>
        <w:tc>
          <w:tcPr>
            <w:tcW w:w="2340" w:type="dxa"/>
          </w:tcPr>
          <w:p w14:paraId="1B097D34" w14:textId="77777777" w:rsidR="000907D6" w:rsidRDefault="000907D6" w:rsidP="00552533">
            <w:r>
              <w:t>5.03 (4.54x - 5.57x)</w:t>
            </w:r>
          </w:p>
        </w:tc>
      </w:tr>
      <w:tr w:rsidR="000907D6" w14:paraId="48A1A833" w14:textId="77777777" w:rsidTr="00E519AE">
        <w:tc>
          <w:tcPr>
            <w:tcW w:w="1170" w:type="dxa"/>
          </w:tcPr>
          <w:p w14:paraId="7E7ACA99" w14:textId="77777777" w:rsidR="000907D6" w:rsidRDefault="000907D6" w:rsidP="00552533">
            <w:r>
              <w:t>99%</w:t>
            </w:r>
          </w:p>
        </w:tc>
        <w:tc>
          <w:tcPr>
            <w:tcW w:w="2335" w:type="dxa"/>
          </w:tcPr>
          <w:p w14:paraId="47BB3FAD" w14:textId="77777777" w:rsidR="000907D6" w:rsidRDefault="000907D6" w:rsidP="00552533">
            <w:r>
              <w:t>0.13x (0.12x - 0.15x)</w:t>
            </w:r>
          </w:p>
        </w:tc>
        <w:tc>
          <w:tcPr>
            <w:tcW w:w="2340" w:type="dxa"/>
          </w:tcPr>
          <w:p w14:paraId="75869F7E" w14:textId="77777777" w:rsidR="000907D6" w:rsidRDefault="000907D6" w:rsidP="00552533">
            <w:r>
              <w:t>8.25 (7.28x - 9.33x)</w:t>
            </w:r>
          </w:p>
        </w:tc>
      </w:tr>
    </w:tbl>
    <w:p w14:paraId="7CBE76EE" w14:textId="77777777" w:rsidR="000907D6" w:rsidRDefault="000907D6" w:rsidP="000907D6"/>
    <w:p w14:paraId="060A64F0" w14:textId="401FAE85" w:rsidR="00394C68" w:rsidRPr="00394C68" w:rsidRDefault="000907D6" w:rsidP="00394C68">
      <w:pPr>
        <w:rPr>
          <w:b/>
          <w:bCs/>
        </w:rPr>
      </w:pPr>
      <w:commentRangeStart w:id="5"/>
      <w:r w:rsidRPr="00E519AE">
        <w:rPr>
          <w:b/>
        </w:rPr>
        <w:t>Figure</w:t>
      </w:r>
      <w:r w:rsidR="00394C68">
        <w:rPr>
          <w:b/>
        </w:rPr>
        <w:t xml:space="preserve"> 3</w:t>
      </w:r>
      <w:r w:rsidR="00412604">
        <w:rPr>
          <w:b/>
        </w:rPr>
        <w:t xml:space="preserve">a and </w:t>
      </w:r>
      <w:r w:rsidR="00394C68">
        <w:rPr>
          <w:b/>
        </w:rPr>
        <w:t>3</w:t>
      </w:r>
      <w:r w:rsidR="00412604">
        <w:rPr>
          <w:b/>
        </w:rPr>
        <w:t>b</w:t>
      </w:r>
      <w:r w:rsidRPr="00E519AE">
        <w:rPr>
          <w:b/>
        </w:rPr>
        <w:t xml:space="preserve">: </w:t>
      </w:r>
      <w:r w:rsidR="00394C68">
        <w:rPr>
          <w:b/>
          <w:bCs/>
        </w:rPr>
        <w:t>Agreement between LLM-estimated and literature-reported likelihood ratios</w:t>
      </w:r>
      <w:commentRangeEnd w:id="5"/>
      <w:r w:rsidR="00812C3F">
        <w:rPr>
          <w:rStyle w:val="CommentReference"/>
        </w:rPr>
        <w:commentReference w:id="5"/>
      </w:r>
    </w:p>
    <w:p w14:paraId="7613CDFD" w14:textId="6FF8F629" w:rsidR="00394C68" w:rsidRDefault="00394C68" w:rsidP="00394C68">
      <w:pPr>
        <w:pStyle w:val="p3"/>
      </w:pPr>
      <w:r w:rsidRPr="00394C68">
        <w:rPr>
          <w:rStyle w:val="s1"/>
          <w:rFonts w:eastAsiaTheme="majorEastAsia"/>
        </w:rPr>
        <w:t>(a)</w:t>
      </w:r>
      <w:r>
        <w:t xml:space="preserve"> By type of clinical finding. Rows represent clinical finding categories (laboratory, imaging, history, sign-symptom, and diagnosis); columns represent LLM versions (GPT-4o-mini, GPT-4o, and o3-mini). Categories assigned by manual review. </w:t>
      </w:r>
    </w:p>
    <w:p w14:paraId="22D91332" w14:textId="5073ABD1" w:rsidR="000907D6" w:rsidRDefault="000907D6" w:rsidP="00AE1451">
      <w:pPr>
        <w:rPr>
          <w:bCs/>
        </w:rPr>
      </w:pPr>
      <w:r w:rsidRPr="000907D6">
        <w:rPr>
          <w:bCs/>
          <w:noProof/>
        </w:rPr>
        <w:lastRenderedPageBreak/>
        <w:drawing>
          <wp:inline distT="0" distB="0" distL="0" distR="0" wp14:anchorId="009351AA" wp14:editId="4E700321">
            <wp:extent cx="5166587" cy="6480313"/>
            <wp:effectExtent l="0" t="0" r="2540" b="0"/>
            <wp:docPr id="47998506"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98506" name="Picture 1" descr="A screenshot of a graph&#10;&#10;AI-generated content may be incorrect."/>
                    <pic:cNvPicPr/>
                  </pic:nvPicPr>
                  <pic:blipFill>
                    <a:blip r:embed="rId13"/>
                    <a:stretch>
                      <a:fillRect/>
                    </a:stretch>
                  </pic:blipFill>
                  <pic:spPr>
                    <a:xfrm>
                      <a:off x="0" y="0"/>
                      <a:ext cx="5176004" cy="6492125"/>
                    </a:xfrm>
                    <a:prstGeom prst="rect">
                      <a:avLst/>
                    </a:prstGeom>
                  </pic:spPr>
                </pic:pic>
              </a:graphicData>
            </a:graphic>
          </wp:inline>
        </w:drawing>
      </w:r>
    </w:p>
    <w:p w14:paraId="0C11804A" w14:textId="77777777" w:rsidR="00234DED" w:rsidRDefault="00234DED" w:rsidP="00AE1451">
      <w:pPr>
        <w:rPr>
          <w:bCs/>
        </w:rPr>
      </w:pPr>
    </w:p>
    <w:p w14:paraId="4BA122D1" w14:textId="1BD89BF6" w:rsidR="00A61560" w:rsidRDefault="00A61560" w:rsidP="00A61560">
      <w:pPr>
        <w:rPr>
          <w:bCs/>
        </w:rPr>
      </w:pPr>
    </w:p>
    <w:p w14:paraId="1C8C728F" w14:textId="7D8D5570" w:rsidR="00FE53D6" w:rsidRPr="00FE53D6" w:rsidRDefault="00FE53D6" w:rsidP="00FE53D6">
      <w:pPr>
        <w:pStyle w:val="p3"/>
      </w:pPr>
      <w:r w:rsidRPr="00394C68">
        <w:rPr>
          <w:rStyle w:val="s1"/>
          <w:rFonts w:eastAsiaTheme="majorEastAsia"/>
        </w:rPr>
        <w:t>(b)</w:t>
      </w:r>
      <w:r>
        <w:t xml:space="preserve"> By evidence direction. Rows separate supportive (</w:t>
      </w:r>
      <w:proofErr w:type="spellStart"/>
      <w:r>
        <w:t>LR</w:t>
      </w:r>
      <w:r w:rsidRPr="00394C68">
        <w:rPr>
          <w:vertAlign w:val="subscript"/>
        </w:rPr>
        <w:t>reported</w:t>
      </w:r>
      <w:proofErr w:type="spellEnd"/>
      <w:r>
        <w:t> &gt; 1) from non-supportive findings (</w:t>
      </w:r>
      <w:proofErr w:type="spellStart"/>
      <w:r>
        <w:t>LR</w:t>
      </w:r>
      <w:r w:rsidRPr="00394C68">
        <w:rPr>
          <w:vertAlign w:val="subscript"/>
        </w:rPr>
        <w:t>reported</w:t>
      </w:r>
      <w:proofErr w:type="spellEnd"/>
      <w:r>
        <w:t xml:space="preserve"> &lt; 1). </w:t>
      </w:r>
    </w:p>
    <w:p w14:paraId="4C6DC453" w14:textId="3A34F449" w:rsidR="00AE1451" w:rsidRPr="00054773" w:rsidRDefault="00E519AE" w:rsidP="00E519AE">
      <w:pPr>
        <w:rPr>
          <w:bCs/>
        </w:rPr>
      </w:pPr>
      <w:r w:rsidRPr="00E519AE">
        <w:rPr>
          <w:bCs/>
          <w:noProof/>
        </w:rPr>
        <w:lastRenderedPageBreak/>
        <w:drawing>
          <wp:inline distT="0" distB="0" distL="0" distR="0" wp14:anchorId="620F220E" wp14:editId="3354F954">
            <wp:extent cx="5943600" cy="3173095"/>
            <wp:effectExtent l="0" t="0" r="0" b="1905"/>
            <wp:docPr id="617720638" name="Picture 1" descr="A group of graphs showing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720638" name="Picture 1" descr="A group of graphs showing different colored lines&#10;&#10;AI-generated content may be incorrect."/>
                    <pic:cNvPicPr/>
                  </pic:nvPicPr>
                  <pic:blipFill>
                    <a:blip r:embed="rId14"/>
                    <a:stretch>
                      <a:fillRect/>
                    </a:stretch>
                  </pic:blipFill>
                  <pic:spPr>
                    <a:xfrm>
                      <a:off x="0" y="0"/>
                      <a:ext cx="5943600" cy="3173095"/>
                    </a:xfrm>
                    <a:prstGeom prst="rect">
                      <a:avLst/>
                    </a:prstGeom>
                  </pic:spPr>
                </pic:pic>
              </a:graphicData>
            </a:graphic>
          </wp:inline>
        </w:drawing>
      </w:r>
    </w:p>
    <w:p w14:paraId="2A1194C5" w14:textId="77777777" w:rsidR="00AE1451" w:rsidRPr="00054773" w:rsidRDefault="00AE1451" w:rsidP="00AE1451">
      <w:pPr>
        <w:rPr>
          <w:bCs/>
        </w:rPr>
      </w:pPr>
    </w:p>
    <w:p w14:paraId="2C7F54AD" w14:textId="77777777" w:rsidR="00AE1451" w:rsidRPr="00054773" w:rsidRDefault="00AE1451" w:rsidP="00AE1451">
      <w:pPr>
        <w:rPr>
          <w:bCs/>
        </w:rPr>
      </w:pPr>
    </w:p>
    <w:p w14:paraId="2BE032F0" w14:textId="77777777" w:rsidR="00AE1451" w:rsidRPr="00054773" w:rsidRDefault="00AE1451" w:rsidP="00AE1451">
      <w:pPr>
        <w:rPr>
          <w:bCs/>
        </w:rPr>
      </w:pPr>
    </w:p>
    <w:p w14:paraId="0736E722" w14:textId="77777777"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lastRenderedPageBreak/>
        <w:t>Discussion:</w:t>
      </w:r>
    </w:p>
    <w:p w14:paraId="7492E335" w14:textId="77777777" w:rsidR="0029691D" w:rsidRDefault="0029691D" w:rsidP="00AE1451">
      <w:pPr>
        <w:rPr>
          <w:bCs/>
        </w:rPr>
      </w:pPr>
    </w:p>
    <w:p w14:paraId="7C3201B8" w14:textId="252859FA" w:rsidR="00AE1451" w:rsidRPr="00054773" w:rsidRDefault="00AE1451" w:rsidP="00AE1451">
      <w:pPr>
        <w:rPr>
          <w:bCs/>
        </w:rPr>
      </w:pPr>
      <w:r w:rsidRPr="00054773">
        <w:rPr>
          <w:bCs/>
        </w:rPr>
        <w:t xml:space="preserve">Our findings demonstrate that large language models (LLMs) can estimate likelihood ratios for clinical diagnosis with reasonable accuracy, and that newer and more advanced models produce estimates more closely aligned with empirically reported literature standards. These results indicate significant potential for integrating generative AI into clinical diagnostic workflows, particularly in situations where </w:t>
      </w:r>
      <w:commentRangeStart w:id="6"/>
      <w:commentRangeStart w:id="7"/>
      <w:commentRangeStart w:id="8"/>
      <w:r w:rsidRPr="00054773">
        <w:rPr>
          <w:bCs/>
        </w:rPr>
        <w:t>empirical data is limited, outdated, or entirely unavailable</w:t>
      </w:r>
      <w:commentRangeEnd w:id="6"/>
      <w:r w:rsidR="00BC13B7">
        <w:rPr>
          <w:rStyle w:val="CommentReference"/>
        </w:rPr>
        <w:commentReference w:id="6"/>
      </w:r>
      <w:commentRangeEnd w:id="7"/>
      <w:r w:rsidR="00CA027E">
        <w:rPr>
          <w:rStyle w:val="CommentReference"/>
        </w:rPr>
        <w:commentReference w:id="7"/>
      </w:r>
      <w:commentRangeEnd w:id="8"/>
      <w:r w:rsidR="00B921C3">
        <w:rPr>
          <w:rStyle w:val="CommentReference"/>
        </w:rPr>
        <w:commentReference w:id="8"/>
      </w:r>
      <w:r w:rsidRPr="00054773">
        <w:rPr>
          <w:bCs/>
        </w:rPr>
        <w:t xml:space="preserve">. LLM-derived likelihood ratios </w:t>
      </w:r>
      <w:r w:rsidR="00C61E8A">
        <w:rPr>
          <w:bCs/>
        </w:rPr>
        <w:t>might also</w:t>
      </w:r>
      <w:r w:rsidRPr="00054773">
        <w:rPr>
          <w:bCs/>
        </w:rPr>
        <w:t xml:space="preserve"> provide a</w:t>
      </w:r>
      <w:r w:rsidR="00C61E8A">
        <w:rPr>
          <w:bCs/>
        </w:rPr>
        <w:t xml:space="preserve"> method for generating usable estimates for supporting </w:t>
      </w:r>
      <w:r w:rsidRPr="00054773">
        <w:rPr>
          <w:bCs/>
        </w:rPr>
        <w:t>the quantitative rigor and transparency of diagnostic reasoning</w:t>
      </w:r>
      <w:r w:rsidR="00C61E8A">
        <w:rPr>
          <w:bCs/>
        </w:rPr>
        <w:t xml:space="preserve"> instruction</w:t>
      </w:r>
      <w:r w:rsidRPr="00054773">
        <w:rPr>
          <w:bCs/>
        </w:rPr>
        <w:t xml:space="preserve">, </w:t>
      </w:r>
      <w:r w:rsidR="00C61E8A">
        <w:rPr>
          <w:bCs/>
        </w:rPr>
        <w:t>thereby providing a mechanism for systematic improvement of clinical intuition</w:t>
      </w:r>
      <w:r w:rsidRPr="00054773">
        <w:rPr>
          <w:bCs/>
        </w:rPr>
        <w:t>.</w:t>
      </w:r>
      <w:r w:rsidR="00C61E8A">
        <w:rPr>
          <w:bCs/>
        </w:rPr>
        <w:t xml:space="preserve"> However, the width of the limits of agreement, particularly if near-certainty (</w:t>
      </w:r>
      <w:proofErr w:type="spellStart"/>
      <w:r w:rsidR="00C61E8A">
        <w:rPr>
          <w:bCs/>
        </w:rPr>
        <w:t>ie</w:t>
      </w:r>
      <w:proofErr w:type="spellEnd"/>
      <w:r w:rsidR="00C61E8A">
        <w:rPr>
          <w:bCs/>
        </w:rPr>
        <w:t xml:space="preserve">. a high </w:t>
      </w:r>
      <w:proofErr w:type="spellStart"/>
      <w:r w:rsidR="00C61E8A">
        <w:rPr>
          <w:bCs/>
        </w:rPr>
        <w:t>LoA</w:t>
      </w:r>
      <w:proofErr w:type="spellEnd"/>
      <w:r w:rsidR="00C61E8A">
        <w:rPr>
          <w:bCs/>
        </w:rPr>
        <w:t xml:space="preserve">) is required, suggest they must be thoughtfully integrated into systems with human oversight, rather than trusted outright. </w:t>
      </w:r>
    </w:p>
    <w:p w14:paraId="2578E0C3" w14:textId="77777777" w:rsidR="00AE1451" w:rsidRPr="00054773" w:rsidRDefault="00AE1451" w:rsidP="00AE1451">
      <w:pPr>
        <w:rPr>
          <w:bCs/>
        </w:rPr>
      </w:pPr>
    </w:p>
    <w:p w14:paraId="2953687E" w14:textId="7CBE3825" w:rsidR="00AE1451" w:rsidRDefault="00AE1451" w:rsidP="00AE1451">
      <w:pPr>
        <w:rPr>
          <w:bCs/>
        </w:rPr>
      </w:pPr>
      <w:r w:rsidRPr="00054773">
        <w:rPr>
          <w:bCs/>
        </w:rPr>
        <w:t>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anchoring, and premature closure, ultimately affecting diagnostic accuracy and patient outcomes. The adoption of explicit likelihood ratio frameworks and Bayesian reasoning in clinical practice remains limited primarily due to the</w:t>
      </w:r>
      <w:r w:rsidR="00C61E8A">
        <w:rPr>
          <w:bCs/>
        </w:rPr>
        <w:t xml:space="preserve"> limited availability of quality diagnostic test accuracy data and the</w:t>
      </w:r>
      <w:r w:rsidRPr="00054773">
        <w:rPr>
          <w:bCs/>
        </w:rPr>
        <w:t xml:space="preserve"> cognitive load</w:t>
      </w:r>
      <w:r w:rsidR="00C61E8A">
        <w:rPr>
          <w:bCs/>
        </w:rPr>
        <w:t xml:space="preserve"> associated with using Bayes theorem</w:t>
      </w:r>
      <w:r w:rsidRPr="00054773">
        <w:rPr>
          <w:bCs/>
        </w:rPr>
        <w:t>.</w:t>
      </w:r>
    </w:p>
    <w:p w14:paraId="7FDC6078" w14:textId="77777777" w:rsidR="00AE1451" w:rsidRPr="00054773" w:rsidRDefault="00AE1451" w:rsidP="00AE1451">
      <w:pPr>
        <w:rPr>
          <w:bCs/>
        </w:rPr>
      </w:pPr>
    </w:p>
    <w:p w14:paraId="446DCC5C" w14:textId="77777777" w:rsidR="00AE1451" w:rsidRPr="00054773" w:rsidRDefault="00AE1451" w:rsidP="00AE1451">
      <w:pPr>
        <w:rPr>
          <w:bCs/>
        </w:rPr>
      </w:pPr>
      <w:r w:rsidRPr="00054773">
        <w:rPr>
          <w:bCs/>
        </w:rPr>
        <w:t>By contrast, 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t>
      </w:r>
      <w:commentRangeStart w:id="9"/>
      <w:r w:rsidRPr="00054773">
        <w:rPr>
          <w:bCs/>
        </w:rPr>
        <w:t>. Such a shift could particularly benefit clinicians across all training stages</w:t>
      </w:r>
      <w:r>
        <w:rPr>
          <w:bCs/>
        </w:rPr>
        <w:t xml:space="preserve">, </w:t>
      </w:r>
      <w:r w:rsidRPr="00054773">
        <w:rPr>
          <w:bCs/>
        </w:rPr>
        <w:t xml:space="preserve">from early learners </w:t>
      </w:r>
      <w:commentRangeEnd w:id="9"/>
      <w:r w:rsidR="006A3610">
        <w:rPr>
          <w:rStyle w:val="CommentReference"/>
        </w:rPr>
        <w:commentReference w:id="9"/>
      </w:r>
      <w:r w:rsidRPr="00054773">
        <w:rPr>
          <w:bCs/>
        </w:rPr>
        <w:t>developing foundational diagnostic skills to experienced practitioners refining their diagnostic accuracy and consistency.</w:t>
      </w:r>
    </w:p>
    <w:p w14:paraId="4345CD7F" w14:textId="77777777" w:rsidR="00AE1451" w:rsidRPr="00054773" w:rsidRDefault="00AE1451" w:rsidP="00AE1451">
      <w:pPr>
        <w:rPr>
          <w:bCs/>
        </w:rPr>
      </w:pPr>
    </w:p>
    <w:p w14:paraId="67E96670" w14:textId="77777777" w:rsidR="00AE1451" w:rsidRDefault="00AE1451" w:rsidP="00AE1451">
      <w:pPr>
        <w:rPr>
          <w:bCs/>
        </w:rPr>
      </w:pPr>
      <w:commentRangeStart w:id="10"/>
      <w:r w:rsidRPr="00054773">
        <w:rPr>
          <w:bCs/>
        </w:rPr>
        <w:t>Moreover</w:t>
      </w:r>
      <w:commentRangeEnd w:id="10"/>
      <w:r w:rsidR="004B2302">
        <w:rPr>
          <w:rStyle w:val="CommentReference"/>
        </w:rPr>
        <w:commentReference w:id="10"/>
      </w:r>
      <w:r w:rsidRPr="00054773">
        <w:rPr>
          <w:bCs/>
        </w:rPr>
        <w:t>, coupling generative AI capabilities with databases such as the Number Needed to Treat (NNT) database could create a "living" repository of likelihood ratios</w:t>
      </w:r>
      <w:r>
        <w:rPr>
          <w:bCs/>
        </w:rPr>
        <w:t xml:space="preserve">, </w:t>
      </w:r>
      <w:r w:rsidRPr="00054773">
        <w:rPr>
          <w:bCs/>
        </w:rPr>
        <w:t>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robust Bayesian inference skills through iterative use of AI-supported diagnostic tools.</w:t>
      </w:r>
    </w:p>
    <w:p w14:paraId="000BC6B6" w14:textId="77777777" w:rsidR="00AE1451" w:rsidRDefault="00AE1451" w:rsidP="00AE1451">
      <w:pPr>
        <w:rPr>
          <w:bCs/>
        </w:rPr>
      </w:pPr>
    </w:p>
    <w:p w14:paraId="36CEA0C8" w14:textId="4D03E30A" w:rsidR="006A3610" w:rsidRDefault="00AE1451" w:rsidP="006A3610">
      <w:pPr>
        <w:rPr>
          <w:bCs/>
        </w:rPr>
      </w:pPr>
      <w:r w:rsidRPr="00054773">
        <w:rPr>
          <w:bCs/>
        </w:rPr>
        <w:t xml:space="preserve">Nevertheless, it remains crucial to acknowledge several limitations. First, </w:t>
      </w:r>
      <w:r w:rsidR="006A3610">
        <w:rPr>
          <w:bCs/>
        </w:rPr>
        <w:t xml:space="preserve">reference standard likelihood ratios </w:t>
      </w:r>
      <w:proofErr w:type="gramStart"/>
      <w:r w:rsidR="006A3610">
        <w:rPr>
          <w:bCs/>
        </w:rPr>
        <w:t>has</w:t>
      </w:r>
      <w:proofErr w:type="gramEnd"/>
      <w:r w:rsidR="006A3610">
        <w:rPr>
          <w:bCs/>
        </w:rPr>
        <w:t xml:space="preserve"> to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 xml:space="preserve">Though LLMs generally do a poor job memorizing information,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 with increasing model complexity (</w:t>
      </w:r>
      <w:proofErr w:type="spellStart"/>
      <w:r w:rsidR="006A3610">
        <w:rPr>
          <w:bCs/>
        </w:rPr>
        <w:t>ie</w:t>
      </w:r>
      <w:proofErr w:type="spellEnd"/>
      <w:r w:rsidR="006A3610">
        <w:rPr>
          <w:bCs/>
        </w:rPr>
        <w:t xml:space="preserve"> 4o-mini &lt; 4o) argues against simple memorization of these findings. </w:t>
      </w:r>
    </w:p>
    <w:p w14:paraId="461B0D84" w14:textId="77777777" w:rsidR="006A3610" w:rsidRPr="006A3610" w:rsidRDefault="006A3610" w:rsidP="006A3610">
      <w:pPr>
        <w:rPr>
          <w:bCs/>
        </w:rPr>
      </w:pPr>
    </w:p>
    <w:p w14:paraId="5ED2D66F" w14:textId="130F6003" w:rsidR="00AE1451" w:rsidRPr="00054773" w:rsidRDefault="00AE1451" w:rsidP="00AE1451">
      <w:pPr>
        <w:rPr>
          <w:bCs/>
        </w:rPr>
      </w:pPr>
      <w:r w:rsidRPr="00054773">
        <w:rPr>
          <w:bCs/>
        </w:rPr>
        <w:lastRenderedPageBreak/>
        <w:t xml:space="preserve">Second, the accuracy and methodological rigor underlying the literature-sourced likelihood ratios from databases like theNNT.com were not independently assessed in our study, introducing an unknown potential for bias in the reference </w:t>
      </w:r>
      <w:commentRangeStart w:id="11"/>
      <w:commentRangeStart w:id="12"/>
      <w:r w:rsidRPr="00054773">
        <w:rPr>
          <w:bCs/>
        </w:rPr>
        <w:t xml:space="preserve">standards. </w:t>
      </w:r>
      <w:commentRangeEnd w:id="11"/>
      <w:r w:rsidR="004B2302">
        <w:rPr>
          <w:rStyle w:val="CommentReference"/>
        </w:rPr>
        <w:commentReference w:id="11"/>
      </w:r>
      <w:commentRangeEnd w:id="12"/>
      <w:r w:rsidR="004B2302">
        <w:rPr>
          <w:rStyle w:val="CommentReference"/>
        </w:rPr>
        <w:commentReference w:id="12"/>
      </w:r>
      <w:r w:rsidR="006A3610">
        <w:rPr>
          <w:bCs/>
        </w:rPr>
        <w:t xml:space="preserve">Furthermore, as diagnostic test accuracy depends on the spectrum of patients </w:t>
      </w:r>
      <w:commentRangeStart w:id="13"/>
      <w:r w:rsidR="006A3610">
        <w:rPr>
          <w:bCs/>
        </w:rPr>
        <w:t>evaluated</w:t>
      </w:r>
      <w:commentRangeEnd w:id="13"/>
      <w:r w:rsidR="006A3610">
        <w:rPr>
          <w:rStyle w:val="CommentReference"/>
        </w:rPr>
        <w:commentReference w:id="13"/>
      </w:r>
      <w:r w:rsidR="006A3610">
        <w:rPr>
          <w:bCs/>
        </w:rPr>
        <w:t xml:space="preserve"> and we could not extract the population of interest from studies that theNNT.com estimates were based on, the LLM was implicitly additionally estimating the population to which the test would be implied. It’s possible that agreement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 </w:t>
      </w:r>
      <w:r w:rsidRPr="00054773">
        <w:rPr>
          <w:bCs/>
        </w:rPr>
        <w:t>Lastly, our study did not utilize 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p>
    <w:p w14:paraId="33A84465" w14:textId="77777777" w:rsidR="006A3610" w:rsidRPr="00054773" w:rsidRDefault="006A3610" w:rsidP="00AE1451">
      <w:pPr>
        <w:rPr>
          <w:bCs/>
        </w:rPr>
      </w:pPr>
    </w:p>
    <w:p w14:paraId="1BD2EFE5" w14:textId="77777777" w:rsidR="00AE1451" w:rsidRDefault="00AE1451" w:rsidP="00AE1451">
      <w:pPr>
        <w:rPr>
          <w:bCs/>
        </w:rPr>
      </w:pPr>
      <w:r w:rsidRPr="00054773">
        <w:rPr>
          <w:bCs/>
        </w:rPr>
        <w:t>Future work should explore the integration of LLM-generated likelihood ratios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clinical medicine towards a more evidence-driven discipline.</w:t>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EC7280E" w14:textId="77777777" w:rsidR="00AE1451" w:rsidRPr="00226649" w:rsidRDefault="00AE1451" w:rsidP="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118449D5" w14:textId="77777777" w:rsidR="007A3F51" w:rsidRPr="00E519AE" w:rsidRDefault="007A3F51"/>
    <w:p w14:paraId="607A4BFB" w14:textId="77777777" w:rsidR="00226649" w:rsidRPr="00E519AE" w:rsidRDefault="00226649"/>
    <w:p w14:paraId="7D2AFF67" w14:textId="6364106F" w:rsidR="00226649" w:rsidRDefault="00226649" w:rsidP="00E519AE">
      <w:pPr>
        <w:pStyle w:val="Heading1"/>
      </w:pPr>
      <w:commentRangeStart w:id="14"/>
      <w:r w:rsidRPr="00226649">
        <w:t>References</w:t>
      </w:r>
      <w:commentRangeEnd w:id="14"/>
      <w:r w:rsidR="0011698A">
        <w:rPr>
          <w:rStyle w:val="CommentReference"/>
          <w:rFonts w:ascii="Arial" w:eastAsia="Arial" w:hAnsi="Arial" w:cs="Arial"/>
          <w:b w:val="0"/>
          <w:color w:val="auto"/>
        </w:rPr>
        <w:commentReference w:id="14"/>
      </w:r>
    </w:p>
    <w:p w14:paraId="1FB0DD19" w14:textId="77777777" w:rsidR="00573BE1" w:rsidRDefault="00573BE1" w:rsidP="00573BE1"/>
    <w:p w14:paraId="38E31090" w14:textId="1F67195A" w:rsidR="00573BE1" w:rsidRDefault="00573BE1" w:rsidP="00573BE1">
      <w:proofErr w:type="gramStart"/>
      <w:r>
        <w:t>[ ]</w:t>
      </w:r>
      <w:proofErr w:type="gramEnd"/>
      <w:r>
        <w:t xml:space="preserve"> TODO</w:t>
      </w:r>
    </w:p>
    <w:p w14:paraId="46E72F13" w14:textId="77777777" w:rsidR="00573BE1" w:rsidRDefault="00573BE1"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rPr>
          <w:b/>
          <w:bCs/>
        </w:rPr>
        <w:t>:</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Prompt specification</w:t>
      </w:r>
      <w:r w:rsidRPr="005C4F23">
        <w:rPr>
          <w:b/>
          <w:bCs/>
        </w:rPr>
        <w:t xml:space="preserve">: </w:t>
      </w:r>
    </w:p>
    <w:p w14:paraId="6EDB7B8E" w14:textId="19D7D02D" w:rsidR="005C4F23" w:rsidRPr="005C4F23" w:rsidRDefault="005C4F23" w:rsidP="005C4F23">
      <w:pPr>
        <w:pStyle w:val="ListParagraph"/>
        <w:numPr>
          <w:ilvl w:val="0"/>
          <w:numId w:val="4"/>
        </w:numPr>
        <w:rPr>
          <w:b/>
          <w:bCs/>
        </w:rPr>
      </w:pPr>
      <w:r>
        <w:lastRenderedPageBreak/>
        <w:t>System role</w:t>
      </w:r>
      <w:r>
        <w:t>:</w:t>
      </w:r>
      <w:r>
        <w:t xml:space="preserv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Definition shown to the model</w:t>
      </w:r>
      <w:r>
        <w:t xml:space="preserve">: </w:t>
      </w:r>
      <w:r w:rsidR="00A84CE4">
        <w:t>L</w:t>
      </w:r>
      <w:r>
        <w:t xml:space="preserve">R </w:t>
      </w:r>
      <w:bookmarkStart w:id="15" w:name="_Hlk207204396"/>
      <w:r>
        <w:t xml:space="preserve">= </w:t>
      </w:r>
      <w:proofErr w:type="gramStart"/>
      <w:r>
        <w:t>P(</w:t>
      </w:r>
      <w:proofErr w:type="gramEnd"/>
      <w:r>
        <w:t>finding</w:t>
      </w:r>
      <w:r>
        <w:t xml:space="preserve"> | </w:t>
      </w:r>
      <w:r>
        <w:t xml:space="preserve">diagnosis) / </w:t>
      </w:r>
      <w:proofErr w:type="gramStart"/>
      <w:r>
        <w:t>P(</w:t>
      </w:r>
      <w:proofErr w:type="gramEnd"/>
      <w:r>
        <w:t>finding</w:t>
      </w:r>
      <w:r>
        <w:t xml:space="preserve"> | not </w:t>
      </w:r>
      <w:r>
        <w:t>diagnosis)</w:t>
      </w:r>
    </w:p>
    <w:bookmarkEnd w:id="15"/>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w:t>
      </w:r>
      <w:r>
        <w:t xml:space="preserve"> the evaluation set or anchor to relevant</w:t>
      </w:r>
      <w:r>
        <w:t xml:space="preserve">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lastRenderedPageBreak/>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False},</w:t>
      </w:r>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True},</w:t>
      </w:r>
    </w:p>
    <w:p w14:paraId="0FA60E18" w14:textId="77777777" w:rsidR="00AA2680" w:rsidRDefault="00AA2680" w:rsidP="00AA2680">
      <w:pPr>
        <w:pStyle w:val="Quote"/>
      </w:pPr>
      <w:r>
        <w:t xml:space="preserve">    "</w:t>
      </w:r>
      <w:proofErr w:type="gramStart"/>
      <w:r>
        <w:t>gpt</w:t>
      </w:r>
      <w:proofErr w:type="gramEnd"/>
      <w:r>
        <w:t>-4.1-mini-2025-04-14": {"reasoning": False, "verbosity": False, "</w:t>
      </w:r>
      <w:proofErr w:type="spellStart"/>
      <w:r>
        <w:t>allow_temp</w:t>
      </w:r>
      <w:proofErr w:type="spellEnd"/>
      <w:r>
        <w:t>": True},</w:t>
      </w:r>
    </w:p>
    <w:p w14:paraId="707755FB" w14:textId="77777777" w:rsidR="00AA2680" w:rsidRDefault="00AA2680" w:rsidP="00AA2680">
      <w:pPr>
        <w:pStyle w:val="Quote"/>
      </w:pPr>
      <w:r>
        <w:t xml:space="preserve">    "</w:t>
      </w:r>
      <w:proofErr w:type="gramStart"/>
      <w:r>
        <w:t>gpt</w:t>
      </w:r>
      <w:proofErr w:type="gramEnd"/>
      <w:r>
        <w:t>-4.1-nano-2025-04-14": {"reasoning": False, "verbosity": False, "</w:t>
      </w:r>
      <w:proofErr w:type="spellStart"/>
      <w:r>
        <w:t>allow_temp</w:t>
      </w:r>
      <w:proofErr w:type="spellEnd"/>
      <w:r>
        <w:t>": True},</w:t>
      </w:r>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True},</w:t>
      </w:r>
    </w:p>
    <w:p w14:paraId="3F6AE043" w14:textId="77777777" w:rsidR="00AA2680" w:rsidRDefault="00AA2680" w:rsidP="00AA2680">
      <w:pPr>
        <w:pStyle w:val="Quote"/>
      </w:pPr>
      <w:r>
        <w:t xml:space="preserve">    "</w:t>
      </w:r>
      <w:proofErr w:type="gramStart"/>
      <w:r>
        <w:t>gpt</w:t>
      </w:r>
      <w:proofErr w:type="gramEnd"/>
      <w:r>
        <w:t>-4o-mini-2024-07-18": {"reasoning": False, "verbosity": False, "</w:t>
      </w:r>
      <w:proofErr w:type="spellStart"/>
      <w:r>
        <w:t>allow_temp</w:t>
      </w:r>
      <w:proofErr w:type="spellEnd"/>
      <w:r>
        <w:t>": True},</w:t>
      </w:r>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False},</w:t>
      </w:r>
    </w:p>
    <w:p w14:paraId="10968C30" w14:textId="77777777" w:rsidR="00AA2680" w:rsidRDefault="00AA2680" w:rsidP="00AA2680">
      <w:pPr>
        <w:pStyle w:val="Quote"/>
      </w:pPr>
      <w:r>
        <w:t xml:space="preserve">    "o3-mini-2025-01-31": {"reasoning": </w:t>
      </w:r>
      <w:proofErr w:type="gramStart"/>
      <w:r>
        <w:t>True,  "</w:t>
      </w:r>
      <w:proofErr w:type="gramEnd"/>
      <w:r>
        <w:t>verbosity": False, "</w:t>
      </w:r>
      <w:proofErr w:type="spellStart"/>
      <w:r>
        <w:t>allow_temp</w:t>
      </w:r>
      <w:proofErr w:type="spellEnd"/>
      <w:r>
        <w:t>": False},</w:t>
      </w:r>
    </w:p>
    <w:p w14:paraId="7A8CC242" w14:textId="77777777" w:rsidR="00AA2680" w:rsidRDefault="00AA2680" w:rsidP="00AA2680">
      <w:pPr>
        <w:pStyle w:val="Quote"/>
      </w:pPr>
      <w:r>
        <w:t xml:space="preserve">    "o4-mini-2025-04-16": {"reasoning": </w:t>
      </w:r>
      <w:proofErr w:type="gramStart"/>
      <w:r>
        <w:t>True,  "</w:t>
      </w:r>
      <w:proofErr w:type="gramEnd"/>
      <w:r>
        <w:t>verbosity": False, "</w:t>
      </w:r>
      <w:proofErr w:type="spellStart"/>
      <w:r>
        <w:t>allow_temp</w:t>
      </w:r>
      <w:proofErr w:type="spellEnd"/>
      <w:r>
        <w:t>": False},</w:t>
      </w:r>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lastRenderedPageBreak/>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 #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Condition</w:t>
      </w:r>
      <w:proofErr w:type="spellEnd"/>
      <w:r>
        <w:t>: {</w:t>
      </w:r>
      <w:proofErr w:type="spellStart"/>
      <w:r>
        <w:t>dx_</w:t>
      </w:r>
      <w:proofErr w:type="gramStart"/>
      <w:r>
        <w:t>ex</w:t>
      </w:r>
      <w:proofErr w:type="spellEnd"/>
      <w:r>
        <w:t>}\</w:t>
      </w:r>
      <w:proofErr w:type="spellStart"/>
      <w:proofErr w:type="gramEnd"/>
      <w:r>
        <w:t>nFinding</w:t>
      </w:r>
      <w:proofErr w:type="spellEnd"/>
      <w:r>
        <w:t>: {</w:t>
      </w:r>
      <w:proofErr w:type="spellStart"/>
      <w:r>
        <w:t>f_ex</w:t>
      </w:r>
      <w:proofErr w:type="spell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role": "assistant", "content": f'{{"value": {float(</w:t>
      </w:r>
      <w:proofErr w:type="spellStart"/>
      <w:r>
        <w:t>v_ex</w:t>
      </w:r>
      <w:proofErr w:type="spellEnd"/>
      <w:r>
        <w:t>)}}}'})</w:t>
      </w:r>
    </w:p>
    <w:p w14:paraId="5974965B" w14:textId="77777777" w:rsidR="00AA2680" w:rsidRDefault="00AA2680" w:rsidP="00AA2680">
      <w:pPr>
        <w:pStyle w:val="Quote"/>
      </w:pPr>
      <w:r>
        <w:lastRenderedPageBreak/>
        <w:t xml:space="preserve">    </w:t>
      </w:r>
      <w:proofErr w:type="spellStart"/>
      <w:proofErr w:type="gramStart"/>
      <w:r>
        <w:t>msgs.append</w:t>
      </w:r>
      <w:proofErr w:type="spellEnd"/>
      <w:proofErr w:type="gramEnd"/>
      <w:r>
        <w:t xml:space="preserve">({"role": "user", "content": </w:t>
      </w:r>
      <w:proofErr w:type="spellStart"/>
      <w:r>
        <w:t>f"Condition</w:t>
      </w:r>
      <w:proofErr w:type="spellEnd"/>
      <w:r>
        <w:t>: {diagnosis}\</w:t>
      </w:r>
      <w:proofErr w:type="spellStart"/>
      <w:r>
        <w:t>nFinding</w:t>
      </w:r>
      <w:proofErr w:type="spellEnd"/>
      <w:r>
        <w:t>: {finding}"})</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80]}'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lastRenderedPageBreak/>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w:t>
      </w:r>
      <w:proofErr w:type="spellStart"/>
      <w:r>
        <w:t>i</w:t>
      </w:r>
      <w:proofErr w:type="spellEnd"/>
      <w:r>
        <w:t xml:space="preserve">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lastRenderedPageBreak/>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sheet '{</w:t>
      </w:r>
      <w:proofErr w:type="spellStart"/>
      <w:r>
        <w:t>sheet_name</w:t>
      </w:r>
      <w:proofErr w:type="spellEnd"/>
      <w:r>
        <w:t>}', row {</w:t>
      </w:r>
      <w:proofErr w:type="spellStart"/>
      <w:r>
        <w:t>i</w:t>
      </w:r>
      <w:proofErr w:type="spellEnd"/>
      <w:r>
        <w:t xml:space="preserve">}, model {model} after </w:t>
      </w:r>
      <w:proofErr w:type="gramStart"/>
      <w:r>
        <w:t>retries:</w:t>
      </w:r>
      <w:proofErr w:type="gramEnd"/>
      <w:r>
        <w:t xml:space="preserve"> {e}"</w:t>
      </w:r>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084233DD" w14:textId="4616C8B5" w:rsidR="00B531A9" w:rsidRDefault="00FE4326" w:rsidP="00FE4326">
      <w:pPr>
        <w:pStyle w:val="Heading2"/>
      </w:pPr>
      <w:r>
        <w:t>Subgroup Analysis: Supportive vs. Contradictory Evidence</w:t>
      </w:r>
    </w:p>
    <w:p w14:paraId="7A6647A9" w14:textId="6A0E63F1" w:rsidR="00FE4326" w:rsidRDefault="00FE4326" w:rsidP="00FE4326">
      <w:proofErr w:type="gramStart"/>
      <w:r>
        <w:t>[ ]</w:t>
      </w:r>
      <w:proofErr w:type="gramEnd"/>
      <w:r>
        <w:t xml:space="preserve"> figure</w:t>
      </w:r>
    </w:p>
    <w:p w14:paraId="06FCE9F0" w14:textId="77777777" w:rsidR="00FE4326" w:rsidRDefault="00FE4326" w:rsidP="00FE4326"/>
    <w:p w14:paraId="148A1ADB" w14:textId="0B518F2F" w:rsidR="00FE4326" w:rsidRDefault="00FE4326" w:rsidP="00FE4326">
      <w:pPr>
        <w:pStyle w:val="Heading2"/>
      </w:pPr>
      <w:r>
        <w:t xml:space="preserve">Coverage Intervals </w:t>
      </w:r>
    </w:p>
    <w:p w14:paraId="2AA839B0" w14:textId="5F1E2CDE" w:rsidR="00FE4326" w:rsidRPr="00FE4326" w:rsidRDefault="00FE4326" w:rsidP="00FE4326">
      <w:proofErr w:type="gramStart"/>
      <w:r>
        <w:t>[ ]</w:t>
      </w:r>
      <w:proofErr w:type="gramEnd"/>
      <w:r>
        <w:t xml:space="preserve"> add table</w:t>
      </w:r>
    </w:p>
    <w:p w14:paraId="39829418" w14:textId="77777777" w:rsidR="00FE4326" w:rsidRDefault="00FE4326" w:rsidP="00FE4326"/>
    <w:p w14:paraId="3F40AE99" w14:textId="5F3C6E49" w:rsidR="00FE4326" w:rsidRDefault="00FE4326" w:rsidP="00FE4326">
      <w:pPr>
        <w:pStyle w:val="Heading2"/>
      </w:pPr>
      <w:r>
        <w:t xml:space="preserve">Calibration Plots </w:t>
      </w:r>
    </w:p>
    <w:p w14:paraId="6FD3A18F" w14:textId="2E077B7D" w:rsidR="00FE4326" w:rsidRPr="00FE4326" w:rsidRDefault="00FE4326" w:rsidP="00FE4326">
      <w:proofErr w:type="gramStart"/>
      <w:r>
        <w:t>[ ]</w:t>
      </w:r>
      <w:proofErr w:type="gramEnd"/>
      <w:r>
        <w:t xml:space="preserve"> figure</w:t>
      </w:r>
    </w:p>
    <w:sectPr w:rsidR="00FE432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8-27T12:57:00Z" w:initials="BL">
    <w:p w14:paraId="42025A54" w14:textId="77777777" w:rsidR="00010565" w:rsidRDefault="00010565" w:rsidP="00010565">
      <w:r>
        <w:rPr>
          <w:rStyle w:val="CommentReference"/>
        </w:rPr>
        <w:annotationRef/>
      </w:r>
      <w:r>
        <w:rPr>
          <w:sz w:val="20"/>
          <w:szCs w:val="20"/>
        </w:rPr>
        <w:t>Lets start adding these as we go</w:t>
      </w:r>
    </w:p>
  </w:comment>
  <w:comment w:id="1"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2" w:author="Brian Locke [2]" w:date="2025-08-27T15:12:00Z" w:initials="BL">
    <w:p w14:paraId="5E0E2D33" w14:textId="77777777" w:rsidR="009F0D1E" w:rsidRDefault="009F0D1E" w:rsidP="009F0D1E">
      <w:r>
        <w:rPr>
          <w:rStyle w:val="CommentReference"/>
        </w:rPr>
        <w:annotationRef/>
      </w:r>
      <w:r>
        <w:rPr>
          <w:sz w:val="20"/>
          <w:szCs w:val="20"/>
        </w:rPr>
        <w:t>maybe we should address barriers to evidence based diagnosis?</w:t>
      </w:r>
    </w:p>
  </w:comment>
  <w:comment w:id="3" w:author="Brian Locke [2]" w:date="2025-08-27T16:33:00Z" w:initials="BL">
    <w:p w14:paraId="5D1B21DA" w14:textId="77777777" w:rsidR="004F493B" w:rsidRDefault="004F493B" w:rsidP="004F493B">
      <w:r>
        <w:rPr>
          <w:rStyle w:val="CommentReference"/>
        </w:rPr>
        <w:annotationRef/>
      </w:r>
      <w:r>
        <w:rPr>
          <w:sz w:val="20"/>
          <w:szCs w:val="20"/>
        </w:rPr>
        <w:t>todo: need to fill in rest.</w:t>
      </w:r>
    </w:p>
  </w:comment>
  <w:comment w:id="4" w:author="Brian Locke [2]" w:date="2025-08-27T17:27:00Z" w:initials="BL">
    <w:p w14:paraId="35D4024F" w14:textId="77777777" w:rsidR="002804CE" w:rsidRDefault="002804CE" w:rsidP="002804CE">
      <w:r>
        <w:rPr>
          <w:rStyle w:val="CommentReference"/>
        </w:rPr>
        <w:annotationRef/>
      </w:r>
      <w:r>
        <w:rPr>
          <w:sz w:val="20"/>
          <w:szCs w:val="20"/>
        </w:rPr>
        <w:t>P-vals for pairwise comparisons</w:t>
      </w:r>
    </w:p>
  </w:comment>
  <w:comment w:id="5" w:author="Brian Locke [2]" w:date="2025-08-03T19:30:00Z" w:initials="BL">
    <w:p w14:paraId="6A685C1E" w14:textId="506F8FD3" w:rsidR="00812C3F" w:rsidRDefault="00812C3F" w:rsidP="00812C3F">
      <w:r>
        <w:rPr>
          <w:rStyle w:val="CommentReference"/>
        </w:rPr>
        <w:annotationRef/>
      </w:r>
      <w:r>
        <w:rPr>
          <w:sz w:val="20"/>
          <w:szCs w:val="20"/>
        </w:rPr>
        <w:t>Too many panels - we can perhaps just summarize this with text or something</w:t>
      </w:r>
    </w:p>
  </w:comment>
  <w:comment w:id="6" w:author="Brian Locke [2]" w:date="2025-06-23T21:23:00Z" w:initials="BL">
    <w:p w14:paraId="427F7425" w14:textId="3B2D1827" w:rsidR="00BC13B7" w:rsidRDefault="00BC13B7" w:rsidP="00BC13B7">
      <w:r>
        <w:rPr>
          <w:rStyle w:val="CommentReference"/>
        </w:rPr>
        <w:annotationRef/>
      </w:r>
      <w:r>
        <w:rPr>
          <w:sz w:val="20"/>
          <w:szCs w:val="20"/>
        </w:rPr>
        <w:t>yes! this is good</w:t>
      </w:r>
    </w:p>
  </w:comment>
  <w:comment w:id="7" w:author="Brian Locke [2]" w:date="2025-06-23T21:37:00Z" w:initials="BL">
    <w:p w14:paraId="235D84EA" w14:textId="77777777" w:rsidR="00CA027E" w:rsidRDefault="00CA027E" w:rsidP="00CA027E">
      <w:r>
        <w:rPr>
          <w:rStyle w:val="CommentReference"/>
        </w:rPr>
        <w:annotationRef/>
      </w:r>
      <w:r>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w:t>
      </w:r>
    </w:p>
  </w:comment>
  <w:comment w:id="8" w:author="Brian Locke [2]" w:date="2025-06-24T11:30:00Z" w:initials="BL">
    <w:p w14:paraId="01A9661B" w14:textId="77777777" w:rsidR="00B921C3" w:rsidRDefault="00B921C3" w:rsidP="00B921C3">
      <w:r>
        <w:rPr>
          <w:rStyle w:val="CommentReference"/>
        </w:rPr>
        <w:annotationRef/>
      </w:r>
      <w:r>
        <w:rPr>
          <w:sz w:val="20"/>
          <w:szCs w:val="20"/>
        </w:rPr>
        <w:t>the historical subgroup was most useful which suggests LLM might be able to do well as an augmenter to determining history</w:t>
      </w:r>
    </w:p>
  </w:comment>
  <w:comment w:id="9" w:author="Brian Locke [2]" w:date="2025-08-03T19:59:00Z" w:initials="BL">
    <w:p w14:paraId="748A859E" w14:textId="77777777" w:rsidR="006A3610" w:rsidRDefault="006A3610" w:rsidP="006A3610">
      <w:r>
        <w:rPr>
          <w:rStyle w:val="CommentReference"/>
        </w:rPr>
        <w:annotationRef/>
      </w:r>
      <w:r>
        <w:rPr>
          <w:sz w:val="20"/>
          <w:szCs w:val="20"/>
        </w:rPr>
        <w:t>I think we could play up this angle substantially</w:t>
      </w:r>
    </w:p>
  </w:comment>
  <w:comment w:id="10"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11" w:author="Brian Locke [2]" w:date="2025-06-23T21:30:00Z" w:initials="BL">
    <w:p w14:paraId="2ED75347" w14:textId="77777777" w:rsidR="004B2302" w:rsidRDefault="004B2302" w:rsidP="004B2302">
      <w:r>
        <w:rPr>
          <w:rStyle w:val="CommentReference"/>
        </w:rPr>
        <w:annotationRef/>
      </w:r>
      <w:r>
        <w:rPr>
          <w:sz w:val="20"/>
          <w:szCs w:val="20"/>
        </w:rPr>
        <w:t xml:space="preserve">relatedly, capabilities of models change quickly. The currently assessed models don’t have search capabilities - more recent ones do, which might make replication harder. </w:t>
      </w:r>
    </w:p>
  </w:comment>
  <w:comment w:id="12" w:author="Brian Locke [2]" w:date="2025-06-23T21:31:00Z" w:initials="BL">
    <w:p w14:paraId="779616BF" w14:textId="77777777" w:rsidR="004B2302" w:rsidRDefault="004B2302" w:rsidP="004B2302">
      <w:r>
        <w:rPr>
          <w:rStyle w:val="CommentReference"/>
        </w:rPr>
        <w:annotationRef/>
      </w:r>
      <w:r>
        <w:rPr>
          <w:sz w:val="20"/>
          <w:szCs w:val="20"/>
        </w:rPr>
        <w:t>Other limitation, we only used one brand of LLM</w:t>
      </w:r>
    </w:p>
  </w:comment>
  <w:comment w:id="13" w:author="Brian Locke [2]" w:date="2025-08-03T20:03:00Z" w:initials="BL">
    <w:p w14:paraId="795F3330" w14:textId="77777777" w:rsidR="009506AE" w:rsidRDefault="006A3610" w:rsidP="009506AE">
      <w:r>
        <w:rPr>
          <w:rStyle w:val="CommentReference"/>
        </w:rPr>
        <w:annotationRef/>
      </w:r>
      <w:r w:rsidR="009506AE">
        <w:rPr>
          <w:sz w:val="20"/>
          <w:szCs w:val="20"/>
        </w:rPr>
        <w:t>BMJ - spectrum bias citation - Usher... et al.</w:t>
      </w:r>
    </w:p>
  </w:comment>
  <w:comment w:id="14" w:author="Brian Locke [2]" w:date="2025-06-19T16:27:00Z" w:initials="BL">
    <w:p w14:paraId="714837D8" w14:textId="05C0F812" w:rsidR="0011698A" w:rsidRDefault="0011698A" w:rsidP="0011698A">
      <w:r>
        <w:rPr>
          <w:rStyle w:val="CommentReference"/>
        </w:rPr>
        <w:annotationRef/>
      </w:r>
      <w:r>
        <w:rPr>
          <w:sz w:val="20"/>
          <w:szCs w:val="20"/>
        </w:rPr>
        <w:t xml:space="preserve">Shared zotero library for us to use: </w:t>
      </w:r>
      <w:hyperlink r:id="rId2" w:history="1">
        <w:r w:rsidRPr="009857D2">
          <w:rPr>
            <w:rStyle w:val="Hyperlink"/>
            <w:sz w:val="20"/>
            <w:szCs w:val="20"/>
          </w:rPr>
          <w:t>https://www.zotero.org/groups/6032284/llm_lr_estimation</w:t>
        </w:r>
      </w:hyperlink>
      <w:hyperlink r:id="rId3"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25A54" w15:done="0"/>
  <w15:commentEx w15:paraId="6F3D9644" w15:done="0"/>
  <w15:commentEx w15:paraId="5E0E2D33" w15:done="0"/>
  <w15:commentEx w15:paraId="5D1B21DA" w15:done="0"/>
  <w15:commentEx w15:paraId="35D4024F" w15:done="0"/>
  <w15:commentEx w15:paraId="6A685C1E" w15:done="0"/>
  <w15:commentEx w15:paraId="427F7425" w15:done="0"/>
  <w15:commentEx w15:paraId="235D84EA" w15:paraIdParent="427F7425" w15:done="0"/>
  <w15:commentEx w15:paraId="01A9661B" w15:paraIdParent="427F7425" w15:done="0"/>
  <w15:commentEx w15:paraId="748A859E" w15:done="0"/>
  <w15:commentEx w15:paraId="38D10D8A" w15:done="0"/>
  <w15:commentEx w15:paraId="2ED75347" w15:done="0"/>
  <w15:commentEx w15:paraId="779616BF" w15:paraIdParent="2ED75347" w15:done="0"/>
  <w15:commentEx w15:paraId="795F3330" w15:done="0"/>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67C3FF" w16cex:dateUtc="2025-08-27T18:57:00Z"/>
  <w16cex:commentExtensible w16cex:durableId="221B361A" w16cex:dateUtc="2025-08-27T19:28:00Z"/>
  <w16cex:commentExtensible w16cex:durableId="6C522E1B" w16cex:dateUtc="2025-08-27T21:12:00Z"/>
  <w16cex:commentExtensible w16cex:durableId="30A092A5" w16cex:dateUtc="2025-08-27T22:33:00Z"/>
  <w16cex:commentExtensible w16cex:durableId="538123F7" w16cex:dateUtc="2025-08-27T23:27:00Z"/>
  <w16cex:commentExtensible w16cex:durableId="2A5299C7" w16cex:dateUtc="2025-08-04T01:30:00Z"/>
  <w16cex:commentExtensible w16cex:durableId="3A2D7A32" w16cex:dateUtc="2025-06-24T03:23:00Z"/>
  <w16cex:commentExtensible w16cex:durableId="17CAFE6F" w16cex:dateUtc="2025-06-24T03:37:00Z"/>
  <w16cex:commentExtensible w16cex:durableId="2C899DC1" w16cex:dateUtc="2025-06-24T17:30:00Z"/>
  <w16cex:commentExtensible w16cex:durableId="136943CF" w16cex:dateUtc="2025-08-04T01:59:00Z"/>
  <w16cex:commentExtensible w16cex:durableId="7BAEC545" w16cex:dateUtc="2025-06-24T03:33:00Z"/>
  <w16cex:commentExtensible w16cex:durableId="1C392FB0" w16cex:dateUtc="2025-06-24T03:30:00Z"/>
  <w16cex:commentExtensible w16cex:durableId="12F9C637" w16cex:dateUtc="2025-06-24T03:31:00Z"/>
  <w16cex:commentExtensible w16cex:durableId="619EB7AD" w16cex:dateUtc="2025-08-04T02:03: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25A54" w16cid:durableId="1567C3FF"/>
  <w16cid:commentId w16cid:paraId="6F3D9644" w16cid:durableId="221B361A"/>
  <w16cid:commentId w16cid:paraId="5E0E2D33" w16cid:durableId="6C522E1B"/>
  <w16cid:commentId w16cid:paraId="5D1B21DA" w16cid:durableId="30A092A5"/>
  <w16cid:commentId w16cid:paraId="35D4024F" w16cid:durableId="538123F7"/>
  <w16cid:commentId w16cid:paraId="6A685C1E" w16cid:durableId="2A5299C7"/>
  <w16cid:commentId w16cid:paraId="427F7425" w16cid:durableId="3A2D7A32"/>
  <w16cid:commentId w16cid:paraId="235D84EA" w16cid:durableId="17CAFE6F"/>
  <w16cid:commentId w16cid:paraId="01A9661B" w16cid:durableId="2C899DC1"/>
  <w16cid:commentId w16cid:paraId="748A859E" w16cid:durableId="136943CF"/>
  <w16cid:commentId w16cid:paraId="38D10D8A" w16cid:durableId="7BAEC545"/>
  <w16cid:commentId w16cid:paraId="2ED75347" w16cid:durableId="1C392FB0"/>
  <w16cid:commentId w16cid:paraId="779616BF" w16cid:durableId="12F9C637"/>
  <w16cid:commentId w16cid:paraId="795F3330" w16cid:durableId="619EB7AD"/>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4AF9"/>
    <w:rsid w:val="000600AF"/>
    <w:rsid w:val="00061A8B"/>
    <w:rsid w:val="00064BF7"/>
    <w:rsid w:val="00070D6D"/>
    <w:rsid w:val="00074FE9"/>
    <w:rsid w:val="0007680C"/>
    <w:rsid w:val="000819BC"/>
    <w:rsid w:val="000902D7"/>
    <w:rsid w:val="000907D6"/>
    <w:rsid w:val="000A238E"/>
    <w:rsid w:val="000A51EB"/>
    <w:rsid w:val="000A652E"/>
    <w:rsid w:val="000C50A7"/>
    <w:rsid w:val="000C62C2"/>
    <w:rsid w:val="000E00D4"/>
    <w:rsid w:val="000E4BF1"/>
    <w:rsid w:val="00105BBF"/>
    <w:rsid w:val="0011263A"/>
    <w:rsid w:val="001130A3"/>
    <w:rsid w:val="0011368B"/>
    <w:rsid w:val="00116126"/>
    <w:rsid w:val="0011698A"/>
    <w:rsid w:val="00122141"/>
    <w:rsid w:val="00124C39"/>
    <w:rsid w:val="001341C9"/>
    <w:rsid w:val="00143AFA"/>
    <w:rsid w:val="00153196"/>
    <w:rsid w:val="001556DF"/>
    <w:rsid w:val="00157771"/>
    <w:rsid w:val="00161154"/>
    <w:rsid w:val="0016492D"/>
    <w:rsid w:val="0017320F"/>
    <w:rsid w:val="00176C8F"/>
    <w:rsid w:val="001776EC"/>
    <w:rsid w:val="00187932"/>
    <w:rsid w:val="00187D5A"/>
    <w:rsid w:val="001A19B8"/>
    <w:rsid w:val="001A5F43"/>
    <w:rsid w:val="001B780B"/>
    <w:rsid w:val="001C70A3"/>
    <w:rsid w:val="001C7BE5"/>
    <w:rsid w:val="001E7C54"/>
    <w:rsid w:val="001F3904"/>
    <w:rsid w:val="00206BB7"/>
    <w:rsid w:val="00210FF1"/>
    <w:rsid w:val="00212B4C"/>
    <w:rsid w:val="0021600F"/>
    <w:rsid w:val="00225263"/>
    <w:rsid w:val="00226649"/>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A46"/>
    <w:rsid w:val="002B5B7F"/>
    <w:rsid w:val="002D15DA"/>
    <w:rsid w:val="002D1638"/>
    <w:rsid w:val="002D334E"/>
    <w:rsid w:val="002E3842"/>
    <w:rsid w:val="002F0A34"/>
    <w:rsid w:val="002F1FB0"/>
    <w:rsid w:val="002F2624"/>
    <w:rsid w:val="002F6132"/>
    <w:rsid w:val="002F6396"/>
    <w:rsid w:val="002F76A9"/>
    <w:rsid w:val="00307B7C"/>
    <w:rsid w:val="00310D6B"/>
    <w:rsid w:val="003170E1"/>
    <w:rsid w:val="00322310"/>
    <w:rsid w:val="00332392"/>
    <w:rsid w:val="00332746"/>
    <w:rsid w:val="0033328C"/>
    <w:rsid w:val="00333658"/>
    <w:rsid w:val="00336042"/>
    <w:rsid w:val="00341971"/>
    <w:rsid w:val="00343CDB"/>
    <w:rsid w:val="00353A65"/>
    <w:rsid w:val="00374C10"/>
    <w:rsid w:val="00393D1C"/>
    <w:rsid w:val="00394C68"/>
    <w:rsid w:val="00396A5D"/>
    <w:rsid w:val="003A1F72"/>
    <w:rsid w:val="003A268F"/>
    <w:rsid w:val="003A2AB0"/>
    <w:rsid w:val="003A2C63"/>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34F"/>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4A96"/>
    <w:rsid w:val="004A57C6"/>
    <w:rsid w:val="004B1885"/>
    <w:rsid w:val="004B2302"/>
    <w:rsid w:val="004B6E17"/>
    <w:rsid w:val="004B747B"/>
    <w:rsid w:val="004C7BBA"/>
    <w:rsid w:val="004D1DE3"/>
    <w:rsid w:val="004D5E5C"/>
    <w:rsid w:val="004E09BF"/>
    <w:rsid w:val="004E3355"/>
    <w:rsid w:val="004F0981"/>
    <w:rsid w:val="004F25C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9661B"/>
    <w:rsid w:val="005B33AF"/>
    <w:rsid w:val="005B427B"/>
    <w:rsid w:val="005B7178"/>
    <w:rsid w:val="005C1304"/>
    <w:rsid w:val="005C42A3"/>
    <w:rsid w:val="005C4F23"/>
    <w:rsid w:val="005C6FE9"/>
    <w:rsid w:val="005E1AE4"/>
    <w:rsid w:val="005E206D"/>
    <w:rsid w:val="005E3DA5"/>
    <w:rsid w:val="005F1209"/>
    <w:rsid w:val="005F7168"/>
    <w:rsid w:val="00614660"/>
    <w:rsid w:val="006242C5"/>
    <w:rsid w:val="00625FB3"/>
    <w:rsid w:val="006263F0"/>
    <w:rsid w:val="00630912"/>
    <w:rsid w:val="00631A74"/>
    <w:rsid w:val="006325D3"/>
    <w:rsid w:val="00642E77"/>
    <w:rsid w:val="0064377C"/>
    <w:rsid w:val="00643B5C"/>
    <w:rsid w:val="006453D4"/>
    <w:rsid w:val="006605B4"/>
    <w:rsid w:val="006645E8"/>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3A15"/>
    <w:rsid w:val="00731A37"/>
    <w:rsid w:val="007338A4"/>
    <w:rsid w:val="00734A24"/>
    <w:rsid w:val="0073691A"/>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2182"/>
    <w:rsid w:val="007C3520"/>
    <w:rsid w:val="007E68B0"/>
    <w:rsid w:val="0080261A"/>
    <w:rsid w:val="00802F17"/>
    <w:rsid w:val="00812C3F"/>
    <w:rsid w:val="00815FB5"/>
    <w:rsid w:val="00823C7E"/>
    <w:rsid w:val="00834480"/>
    <w:rsid w:val="008363E4"/>
    <w:rsid w:val="00836639"/>
    <w:rsid w:val="00841D58"/>
    <w:rsid w:val="008423A2"/>
    <w:rsid w:val="00842A1B"/>
    <w:rsid w:val="00845F4B"/>
    <w:rsid w:val="008504B5"/>
    <w:rsid w:val="008577D7"/>
    <w:rsid w:val="00873C3B"/>
    <w:rsid w:val="00877510"/>
    <w:rsid w:val="0088161B"/>
    <w:rsid w:val="0088196C"/>
    <w:rsid w:val="00881CB8"/>
    <w:rsid w:val="00885C0C"/>
    <w:rsid w:val="0088707E"/>
    <w:rsid w:val="0089305E"/>
    <w:rsid w:val="008A7E27"/>
    <w:rsid w:val="008B0B6B"/>
    <w:rsid w:val="008C33A4"/>
    <w:rsid w:val="008C4713"/>
    <w:rsid w:val="008C6D81"/>
    <w:rsid w:val="008D7538"/>
    <w:rsid w:val="008F0294"/>
    <w:rsid w:val="008F52BE"/>
    <w:rsid w:val="00902E40"/>
    <w:rsid w:val="00906A13"/>
    <w:rsid w:val="009215F9"/>
    <w:rsid w:val="0092442B"/>
    <w:rsid w:val="00944A7C"/>
    <w:rsid w:val="0094568A"/>
    <w:rsid w:val="009506AE"/>
    <w:rsid w:val="009525E7"/>
    <w:rsid w:val="00953093"/>
    <w:rsid w:val="00956E13"/>
    <w:rsid w:val="00970210"/>
    <w:rsid w:val="009709D0"/>
    <w:rsid w:val="009716E4"/>
    <w:rsid w:val="00974B74"/>
    <w:rsid w:val="0097542F"/>
    <w:rsid w:val="009837BC"/>
    <w:rsid w:val="00991406"/>
    <w:rsid w:val="0099408C"/>
    <w:rsid w:val="009A0F5F"/>
    <w:rsid w:val="009A1508"/>
    <w:rsid w:val="009A373E"/>
    <w:rsid w:val="009B3B34"/>
    <w:rsid w:val="009B4041"/>
    <w:rsid w:val="009B4D52"/>
    <w:rsid w:val="009B585D"/>
    <w:rsid w:val="009B6E1B"/>
    <w:rsid w:val="009C4E6D"/>
    <w:rsid w:val="009D0611"/>
    <w:rsid w:val="009D1C2B"/>
    <w:rsid w:val="009D6623"/>
    <w:rsid w:val="009E3223"/>
    <w:rsid w:val="009F0D1E"/>
    <w:rsid w:val="00A07FCB"/>
    <w:rsid w:val="00A256C9"/>
    <w:rsid w:val="00A31115"/>
    <w:rsid w:val="00A51BAA"/>
    <w:rsid w:val="00A5255E"/>
    <w:rsid w:val="00A61560"/>
    <w:rsid w:val="00A62D76"/>
    <w:rsid w:val="00A642A6"/>
    <w:rsid w:val="00A75861"/>
    <w:rsid w:val="00A83AC1"/>
    <w:rsid w:val="00A84CE4"/>
    <w:rsid w:val="00A93F9D"/>
    <w:rsid w:val="00AA204B"/>
    <w:rsid w:val="00AA2680"/>
    <w:rsid w:val="00AA6D6F"/>
    <w:rsid w:val="00AB0CDC"/>
    <w:rsid w:val="00AB3C7B"/>
    <w:rsid w:val="00AB73A1"/>
    <w:rsid w:val="00AC2EB7"/>
    <w:rsid w:val="00AE12F2"/>
    <w:rsid w:val="00AE1451"/>
    <w:rsid w:val="00AE6D23"/>
    <w:rsid w:val="00AF2CC2"/>
    <w:rsid w:val="00B14130"/>
    <w:rsid w:val="00B20E59"/>
    <w:rsid w:val="00B234AD"/>
    <w:rsid w:val="00B305D5"/>
    <w:rsid w:val="00B32BEA"/>
    <w:rsid w:val="00B3334A"/>
    <w:rsid w:val="00B35B02"/>
    <w:rsid w:val="00B426A6"/>
    <w:rsid w:val="00B433FB"/>
    <w:rsid w:val="00B53098"/>
    <w:rsid w:val="00B531A9"/>
    <w:rsid w:val="00B55B7E"/>
    <w:rsid w:val="00B6161F"/>
    <w:rsid w:val="00B61E40"/>
    <w:rsid w:val="00B774DD"/>
    <w:rsid w:val="00B86B7C"/>
    <w:rsid w:val="00B86FDE"/>
    <w:rsid w:val="00B916DD"/>
    <w:rsid w:val="00B921C3"/>
    <w:rsid w:val="00B9296A"/>
    <w:rsid w:val="00B947F4"/>
    <w:rsid w:val="00BA6903"/>
    <w:rsid w:val="00BA73AF"/>
    <w:rsid w:val="00BB7855"/>
    <w:rsid w:val="00BC13B7"/>
    <w:rsid w:val="00BD57DB"/>
    <w:rsid w:val="00BE5DE3"/>
    <w:rsid w:val="00BE6FC6"/>
    <w:rsid w:val="00C039C6"/>
    <w:rsid w:val="00C07476"/>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47CE"/>
    <w:rsid w:val="00D04BD0"/>
    <w:rsid w:val="00D15A77"/>
    <w:rsid w:val="00D20FC7"/>
    <w:rsid w:val="00D30098"/>
    <w:rsid w:val="00D330F6"/>
    <w:rsid w:val="00D373EE"/>
    <w:rsid w:val="00D40828"/>
    <w:rsid w:val="00D43706"/>
    <w:rsid w:val="00D53802"/>
    <w:rsid w:val="00D639F1"/>
    <w:rsid w:val="00D700A2"/>
    <w:rsid w:val="00D740BD"/>
    <w:rsid w:val="00D85647"/>
    <w:rsid w:val="00D86C88"/>
    <w:rsid w:val="00D91789"/>
    <w:rsid w:val="00D9740E"/>
    <w:rsid w:val="00DA574C"/>
    <w:rsid w:val="00DB037B"/>
    <w:rsid w:val="00DB0D50"/>
    <w:rsid w:val="00DB1815"/>
    <w:rsid w:val="00DC1371"/>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B25B9"/>
    <w:rsid w:val="00FB27AF"/>
    <w:rsid w:val="00FB4A7D"/>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0A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semiHidden/>
    <w:unhideWhenUsed/>
    <w:rsid w:val="00226649"/>
    <w:rPr>
      <w:sz w:val="20"/>
      <w:szCs w:val="20"/>
    </w:rPr>
  </w:style>
  <w:style w:type="character" w:customStyle="1" w:styleId="CommentTextChar">
    <w:name w:val="Comment Text Char"/>
    <w:basedOn w:val="DefaultParagraphFont"/>
    <w:link w:val="CommentText"/>
    <w:uiPriority w:val="99"/>
    <w:semiHidden/>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www.zotero.org/groups/6032284/llm_lr_estimation" TargetMode="External"/><Relationship Id="rId1" Type="http://schemas.openxmlformats.org/officeDocument/2006/relationships/hyperlink" Target="https://www.elsevier.com/researcher/author/policies-and-guidelines/credit-author-statement"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10" Type="http://schemas.openxmlformats.org/officeDocument/2006/relationships/hyperlink" Target="mailto:brian.locke@imail.org" TargetMode="External"/><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20</Pages>
  <Words>7973</Words>
  <Characters>45450</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Brian Locke</cp:lastModifiedBy>
  <cp:revision>8</cp:revision>
  <dcterms:created xsi:type="dcterms:W3CDTF">2025-08-27T18:52:00Z</dcterms:created>
  <dcterms:modified xsi:type="dcterms:W3CDTF">2025-08-27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sWactjqD"/&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